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D06B51" w14:textId="7CFB09B7" w:rsidR="001274A2" w:rsidRPr="001274A2" w:rsidRDefault="001274A2" w:rsidP="009A3A08">
      <w:pPr>
        <w:pStyle w:val="Heading1"/>
      </w:pPr>
      <w:r w:rsidRPr="001274A2">
        <w:t>TOOLS</w:t>
      </w:r>
    </w:p>
    <w:p w14:paraId="46F719EE" w14:textId="77777777" w:rsidR="00190BAC" w:rsidRDefault="00190BAC" w:rsidP="00190BAC">
      <w:pPr>
        <w:pStyle w:val="Heading1"/>
      </w:pPr>
      <w:proofErr w:type="gramStart"/>
      <w:r>
        <w:t>bcl2fastq</w:t>
      </w:r>
      <w:proofErr w:type="gramEnd"/>
    </w:p>
    <w:p w14:paraId="10AA90FC" w14:textId="77777777" w:rsidR="00190BAC" w:rsidRDefault="00190BAC" w:rsidP="00190BAC"/>
    <w:p w14:paraId="7A88DEFF" w14:textId="77777777" w:rsidR="00190BAC" w:rsidRDefault="00190BAC" w:rsidP="00190BAC">
      <w:r>
        <w:t xml:space="preserve">First, put a “SampleSheet.csv” in the top directory. E.g.  </w:t>
      </w:r>
    </w:p>
    <w:p w14:paraId="6FDFD977" w14:textId="77777777" w:rsidR="00190BAC" w:rsidRDefault="00190BAC" w:rsidP="00190BAC">
      <w:r>
        <w:rPr>
          <w:noProof/>
        </w:rPr>
        <w:drawing>
          <wp:inline distT="0" distB="0" distL="0" distR="0" wp14:anchorId="0A62E48E" wp14:editId="0EE6D3DC">
            <wp:extent cx="5486400" cy="229290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486400" cy="2292906"/>
                    </a:xfrm>
                    <a:prstGeom prst="rect">
                      <a:avLst/>
                    </a:prstGeom>
                    <a:noFill/>
                    <a:ln>
                      <a:noFill/>
                    </a:ln>
                  </pic:spPr>
                </pic:pic>
              </a:graphicData>
            </a:graphic>
          </wp:inline>
        </w:drawing>
      </w:r>
    </w:p>
    <w:p w14:paraId="79A69BBE" w14:textId="77777777" w:rsidR="00190BAC" w:rsidRDefault="00190BAC" w:rsidP="00190BAC"/>
    <w:p w14:paraId="07B1CF6C" w14:textId="77777777" w:rsidR="00190BAC" w:rsidRDefault="00190BAC" w:rsidP="00190BAC">
      <w:r>
        <w:t xml:space="preserve">Sample sheet templates: </w:t>
      </w:r>
    </w:p>
    <w:p w14:paraId="4B6F1E67" w14:textId="77777777" w:rsidR="00190BAC" w:rsidRPr="00E26342" w:rsidRDefault="00190BAC" w:rsidP="00190BAC">
      <w:pPr>
        <w:pStyle w:val="ListBullet"/>
        <w:rPr>
          <w:b/>
        </w:rPr>
      </w:pPr>
      <w:r w:rsidRPr="00E26342">
        <w:rPr>
          <w:b/>
        </w:rPr>
        <w:t>NextSeq500_SampleSheet_DualIndex.csv</w:t>
      </w:r>
      <w:r>
        <w:rPr>
          <w:b/>
        </w:rPr>
        <w:t xml:space="preserve">: </w:t>
      </w:r>
      <w:r>
        <w:t>template for dual index</w:t>
      </w:r>
    </w:p>
    <w:p w14:paraId="00EE29CB" w14:textId="77777777" w:rsidR="00190BAC" w:rsidRPr="00EF3375" w:rsidRDefault="00190BAC" w:rsidP="00190BAC">
      <w:pPr>
        <w:pStyle w:val="ListBullet"/>
        <w:rPr>
          <w:b/>
        </w:rPr>
      </w:pPr>
      <w:r w:rsidRPr="00E26342">
        <w:rPr>
          <w:b/>
        </w:rPr>
        <w:t>NextSeq_SampleSheet_SingleIndex.csv</w:t>
      </w:r>
      <w:r>
        <w:rPr>
          <w:b/>
        </w:rPr>
        <w:t xml:space="preserve">: </w:t>
      </w:r>
      <w:r>
        <w:t xml:space="preserve">template for single index </w:t>
      </w:r>
    </w:p>
    <w:p w14:paraId="4BC5F217" w14:textId="77777777" w:rsidR="00190BAC" w:rsidRPr="00E26342" w:rsidRDefault="00190BAC" w:rsidP="00190BAC">
      <w:pPr>
        <w:pStyle w:val="ListBullet"/>
        <w:numPr>
          <w:ilvl w:val="0"/>
          <w:numId w:val="0"/>
        </w:numPr>
        <w:rPr>
          <w:b/>
        </w:rPr>
      </w:pPr>
    </w:p>
    <w:p w14:paraId="03E52FAE" w14:textId="77777777" w:rsidR="00190BAC" w:rsidRDefault="00190BAC" w:rsidP="00190BAC">
      <w:pPr>
        <w:rPr>
          <w:b/>
        </w:rPr>
      </w:pPr>
      <w:r>
        <w:t xml:space="preserve">To convert NextSeq </w:t>
      </w:r>
      <w:proofErr w:type="spellStart"/>
      <w:r>
        <w:t>bcl</w:t>
      </w:r>
      <w:proofErr w:type="spellEnd"/>
      <w:r>
        <w:t xml:space="preserve"> files to </w:t>
      </w:r>
      <w:proofErr w:type="spellStart"/>
      <w:r>
        <w:t>fastq</w:t>
      </w:r>
      <w:proofErr w:type="spellEnd"/>
      <w:r>
        <w:t xml:space="preserve"> format, use </w:t>
      </w:r>
      <w:r>
        <w:rPr>
          <w:b/>
        </w:rPr>
        <w:t xml:space="preserve">run_bcl2fastq2.sh </w:t>
      </w:r>
    </w:p>
    <w:p w14:paraId="42FC5A9E" w14:textId="67EE38D0" w:rsidR="00CF3809" w:rsidRDefault="00CF3809" w:rsidP="00BA36BB">
      <w:pPr>
        <w:pStyle w:val="Heading1"/>
      </w:pPr>
      <w:r>
        <w:t>BWA</w:t>
      </w:r>
    </w:p>
    <w:p w14:paraId="39066A4A" w14:textId="77777777" w:rsidR="00CF3809" w:rsidRDefault="00CF3809" w:rsidP="00CF3809"/>
    <w:p w14:paraId="36136534" w14:textId="699C667A" w:rsidR="00CF3809" w:rsidRDefault="00CF3809" w:rsidP="00CF3809">
      <w:pPr>
        <w:pBdr>
          <w:top w:val="single" w:sz="4" w:space="1" w:color="auto"/>
          <w:left w:val="single" w:sz="4" w:space="4" w:color="auto"/>
          <w:bottom w:val="single" w:sz="4" w:space="1" w:color="auto"/>
          <w:right w:val="single" w:sz="4" w:space="4" w:color="auto"/>
        </w:pBdr>
      </w:pPr>
      <w:proofErr w:type="gramStart"/>
      <w:r>
        <w:t>read</w:t>
      </w:r>
      <w:proofErr w:type="gramEnd"/>
      <w:r>
        <w:t>_group_info="</w:t>
      </w:r>
      <w:r w:rsidRPr="00CF3809">
        <w:t>@RG\tID:group1\tSM:sample1\tPL:illumina\tLB:lib1\tPU:unit1</w:t>
      </w:r>
      <w:r>
        <w:t>"</w:t>
      </w:r>
    </w:p>
    <w:p w14:paraId="462873D9" w14:textId="3DBA7B27" w:rsidR="00CF3809" w:rsidRPr="00CF3809" w:rsidRDefault="00CF3809" w:rsidP="00CF3809">
      <w:pPr>
        <w:pBdr>
          <w:top w:val="single" w:sz="4" w:space="1" w:color="auto"/>
          <w:left w:val="single" w:sz="4" w:space="4" w:color="auto"/>
          <w:bottom w:val="single" w:sz="4" w:space="1" w:color="auto"/>
          <w:right w:val="single" w:sz="4" w:space="4" w:color="auto"/>
        </w:pBdr>
      </w:pPr>
      <w:proofErr w:type="spellStart"/>
      <w:proofErr w:type="gramStart"/>
      <w:r w:rsidRPr="00CF3809">
        <w:t>bwa</w:t>
      </w:r>
      <w:proofErr w:type="spellEnd"/>
      <w:proofErr w:type="gramEnd"/>
      <w:r w:rsidRPr="00CF3809">
        <w:t xml:space="preserve"> </w:t>
      </w:r>
      <w:proofErr w:type="spellStart"/>
      <w:r w:rsidRPr="00CF3809">
        <w:t>mem</w:t>
      </w:r>
      <w:proofErr w:type="spellEnd"/>
      <w:r w:rsidRPr="00CF3809">
        <w:t xml:space="preserve"> -M -R ’&lt;read group info&gt;’ -p </w:t>
      </w:r>
      <w:proofErr w:type="spellStart"/>
      <w:r w:rsidRPr="00CF3809">
        <w:t>reference.fa</w:t>
      </w:r>
      <w:proofErr w:type="spellEnd"/>
      <w:r w:rsidRPr="00CF3809">
        <w:t xml:space="preserve"> </w:t>
      </w:r>
      <w:proofErr w:type="spellStart"/>
      <w:r w:rsidRPr="00CF3809">
        <w:t>raw_reads.fq</w:t>
      </w:r>
      <w:proofErr w:type="spellEnd"/>
      <w:r w:rsidRPr="00CF3809">
        <w:t xml:space="preserve"> &gt; </w:t>
      </w:r>
      <w:proofErr w:type="spellStart"/>
      <w:r w:rsidRPr="00CF3809">
        <w:t>aligned_reads.sam</w:t>
      </w:r>
      <w:proofErr w:type="spellEnd"/>
      <w:r>
        <w:fldChar w:fldCharType="begin" w:fldLock="1"/>
      </w:r>
      <w:r>
        <w:instrText xml:space="preserve">ADDIN Mendeley Bibliography CSL_BIBLIOGRAPHY </w:instrText>
      </w:r>
      <w:r>
        <w:fldChar w:fldCharType="end"/>
      </w:r>
    </w:p>
    <w:p w14:paraId="6CA680CB" w14:textId="3ED8CB65" w:rsidR="008201CB" w:rsidRPr="008201CB" w:rsidRDefault="008201CB" w:rsidP="005C27C5">
      <w:pPr>
        <w:pStyle w:val="ListBullet"/>
        <w:rPr>
          <w:b/>
        </w:rPr>
      </w:pPr>
      <w:r>
        <w:t xml:space="preserve">Help: </w:t>
      </w:r>
      <w:hyperlink r:id="rId7" w:history="1">
        <w:r w:rsidRPr="008201CB">
          <w:rPr>
            <w:rStyle w:val="Hyperlink"/>
          </w:rPr>
          <w:t>here</w:t>
        </w:r>
      </w:hyperlink>
      <w:r>
        <w:t xml:space="preserve">. </w:t>
      </w:r>
    </w:p>
    <w:p w14:paraId="76141C3E" w14:textId="48F7C246" w:rsidR="005C27C5" w:rsidRPr="005C27C5" w:rsidRDefault="005C27C5" w:rsidP="005C27C5">
      <w:pPr>
        <w:pStyle w:val="ListBullet"/>
        <w:rPr>
          <w:b/>
        </w:rPr>
      </w:pPr>
      <w:r>
        <w:t xml:space="preserve">Run BWA over a directory: </w:t>
      </w:r>
      <w:r w:rsidRPr="005C27C5">
        <w:rPr>
          <w:b/>
        </w:rPr>
        <w:t>run_bwa_single_end.sh</w:t>
      </w:r>
    </w:p>
    <w:p w14:paraId="6EC1F62F" w14:textId="4D144BBE" w:rsidR="00CF3809" w:rsidRDefault="00CF3809" w:rsidP="00F61411">
      <w:pPr>
        <w:pStyle w:val="Heading1"/>
      </w:pPr>
      <w:r>
        <w:t xml:space="preserve">GATK </w:t>
      </w:r>
    </w:p>
    <w:p w14:paraId="1EAA9B4E" w14:textId="77777777" w:rsidR="00CF3809" w:rsidRDefault="00CF3809" w:rsidP="00CF3809"/>
    <w:p w14:paraId="1214CCAA" w14:textId="77777777" w:rsidR="00CF3809" w:rsidRPr="00CF3809" w:rsidRDefault="00CF3809" w:rsidP="00CF3809"/>
    <w:p w14:paraId="3C1A02DF" w14:textId="6496FE3B" w:rsidR="00F61411" w:rsidRDefault="00F61411" w:rsidP="00F61411">
      <w:pPr>
        <w:pStyle w:val="Heading1"/>
      </w:pPr>
      <w:r>
        <w:lastRenderedPageBreak/>
        <w:t>Git</w:t>
      </w:r>
    </w:p>
    <w:p w14:paraId="2551308E" w14:textId="1A3ABB33" w:rsidR="00F61411" w:rsidRPr="00F61411" w:rsidRDefault="00F61411" w:rsidP="00F61411">
      <w:pPr>
        <w:pStyle w:val="Heading2"/>
      </w:pPr>
      <w:r>
        <w:t>Basic operations</w:t>
      </w:r>
    </w:p>
    <w:p w14:paraId="4CECF735" w14:textId="77777777" w:rsidR="00F61411" w:rsidRDefault="00F61411" w:rsidP="00F61411"/>
    <w:p w14:paraId="39D4900F" w14:textId="77777777" w:rsidR="00F61411" w:rsidRDefault="00F61411" w:rsidP="00F61411">
      <w:r>
        <w:t xml:space="preserve">To be a successful bioinformatician, the first thing you need to do is to create a git repository to store your scripts. </w:t>
      </w:r>
    </w:p>
    <w:p w14:paraId="2AA76731" w14:textId="77777777" w:rsidR="00F61411" w:rsidRDefault="00F61411" w:rsidP="00F61411"/>
    <w:p w14:paraId="732E912C" w14:textId="77777777" w:rsidR="00F61411" w:rsidRDefault="00F61411" w:rsidP="00F61411">
      <w:r>
        <w:t xml:space="preserve">First, let us create a git remote repo on </w:t>
      </w:r>
      <w:proofErr w:type="spellStart"/>
      <w:r>
        <w:t>github</w:t>
      </w:r>
      <w:proofErr w:type="spellEnd"/>
      <w:r>
        <w:t xml:space="preserve">. If you don’t have a </w:t>
      </w:r>
      <w:proofErr w:type="spellStart"/>
      <w:r>
        <w:t>github</w:t>
      </w:r>
      <w:proofErr w:type="spellEnd"/>
      <w:r>
        <w:t xml:space="preserve"> account, you should really create one on </w:t>
      </w:r>
      <w:hyperlink r:id="rId8" w:history="1">
        <w:r w:rsidRPr="006A3FAD">
          <w:rPr>
            <w:rStyle w:val="Hyperlink"/>
          </w:rPr>
          <w:t>https://www.github.com</w:t>
        </w:r>
      </w:hyperlink>
      <w:r>
        <w:t xml:space="preserve">. After you have a personal account, </w:t>
      </w:r>
      <w:proofErr w:type="spellStart"/>
      <w:r>
        <w:t>clikc</w:t>
      </w:r>
      <w:proofErr w:type="spellEnd"/>
      <w:r>
        <w:t xml:space="preserve"> on the ‘plus’ button on the </w:t>
      </w:r>
      <w:proofErr w:type="spellStart"/>
      <w:r>
        <w:t>topright</w:t>
      </w:r>
      <w:proofErr w:type="spellEnd"/>
      <w:r>
        <w:t xml:space="preserve"> corner to create a new repository. You will see the following page. </w:t>
      </w:r>
    </w:p>
    <w:p w14:paraId="5C844509" w14:textId="77777777" w:rsidR="00F61411" w:rsidRDefault="00F61411" w:rsidP="00F61411"/>
    <w:p w14:paraId="59595471" w14:textId="77777777" w:rsidR="00F61411" w:rsidRDefault="00F61411" w:rsidP="00F61411">
      <w:r>
        <w:rPr>
          <w:noProof/>
        </w:rPr>
        <w:drawing>
          <wp:inline distT="0" distB="0" distL="0" distR="0" wp14:anchorId="037B8A9E" wp14:editId="358186FF">
            <wp:extent cx="5486400" cy="351718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3517181"/>
                    </a:xfrm>
                    <a:prstGeom prst="rect">
                      <a:avLst/>
                    </a:prstGeom>
                    <a:noFill/>
                    <a:ln>
                      <a:noFill/>
                    </a:ln>
                  </pic:spPr>
                </pic:pic>
              </a:graphicData>
            </a:graphic>
          </wp:inline>
        </w:drawing>
      </w:r>
    </w:p>
    <w:p w14:paraId="53095BA6" w14:textId="77777777" w:rsidR="00F61411" w:rsidRDefault="00F61411" w:rsidP="00F61411"/>
    <w:p w14:paraId="290DDF06" w14:textId="77777777" w:rsidR="00F61411" w:rsidRDefault="00F61411" w:rsidP="00F61411">
      <w:r>
        <w:t xml:space="preserve">Enter repository name, and click on ‘Create repository’. </w:t>
      </w:r>
    </w:p>
    <w:p w14:paraId="1431BC5A" w14:textId="77777777" w:rsidR="00F61411" w:rsidRDefault="00F61411" w:rsidP="00F61411"/>
    <w:p w14:paraId="531393FF" w14:textId="77777777" w:rsidR="00F61411" w:rsidRDefault="00F61411" w:rsidP="00F61411">
      <w:r>
        <w:t xml:space="preserve">Now clone this repository to your local machine: </w:t>
      </w:r>
    </w:p>
    <w:p w14:paraId="31218C88" w14:textId="77777777" w:rsidR="00F61411" w:rsidRDefault="00F61411" w:rsidP="00F61411">
      <w:pPr>
        <w:rPr>
          <w:i/>
        </w:rPr>
      </w:pPr>
    </w:p>
    <w:p w14:paraId="6F1910A6" w14:textId="77777777" w:rsidR="00F61411" w:rsidRDefault="00F61411" w:rsidP="00F61411">
      <w:pPr>
        <w:pBdr>
          <w:top w:val="single" w:sz="4" w:space="1" w:color="auto"/>
          <w:left w:val="single" w:sz="4" w:space="4" w:color="auto"/>
          <w:bottom w:val="single" w:sz="4" w:space="1" w:color="auto"/>
          <w:right w:val="single" w:sz="4" w:space="4" w:color="auto"/>
        </w:pBdr>
        <w:rPr>
          <w:i/>
        </w:rPr>
      </w:pPr>
      <w:r>
        <w:rPr>
          <w:i/>
        </w:rPr>
        <w:t xml:space="preserve">$ </w:t>
      </w:r>
      <w:proofErr w:type="gramStart"/>
      <w:r w:rsidRPr="00EC4BA1">
        <w:rPr>
          <w:i/>
        </w:rPr>
        <w:t>git</w:t>
      </w:r>
      <w:proofErr w:type="gramEnd"/>
      <w:r w:rsidRPr="00EC4BA1">
        <w:rPr>
          <w:i/>
        </w:rPr>
        <w:t xml:space="preserve"> clone </w:t>
      </w:r>
      <w:proofErr w:type="spellStart"/>
      <w:r w:rsidRPr="00EC4BA1">
        <w:rPr>
          <w:i/>
        </w:rPr>
        <w:t>git@github.com:lbxjollier</w:t>
      </w:r>
      <w:proofErr w:type="spellEnd"/>
      <w:r w:rsidRPr="00EC4BA1">
        <w:rPr>
          <w:i/>
        </w:rPr>
        <w:t>/</w:t>
      </w:r>
      <w:proofErr w:type="spellStart"/>
      <w:r w:rsidRPr="00EC4BA1">
        <w:rPr>
          <w:i/>
        </w:rPr>
        <w:t>bioinformatics_toolbox.git</w:t>
      </w:r>
      <w:proofErr w:type="spellEnd"/>
    </w:p>
    <w:p w14:paraId="2FA0A8F1" w14:textId="77777777" w:rsidR="00F61411" w:rsidRDefault="00F61411" w:rsidP="00F61411">
      <w:pPr>
        <w:rPr>
          <w:i/>
        </w:rPr>
      </w:pPr>
    </w:p>
    <w:p w14:paraId="417DEA1C" w14:textId="77777777" w:rsidR="00F61411" w:rsidRDefault="00F61411" w:rsidP="00F61411">
      <w:r>
        <w:t xml:space="preserve"># If you encounter the following error, follow this </w:t>
      </w:r>
      <w:hyperlink r:id="rId10" w:history="1">
        <w:r w:rsidRPr="00EC4BA1">
          <w:rPr>
            <w:rStyle w:val="Hyperlink"/>
          </w:rPr>
          <w:t>link</w:t>
        </w:r>
      </w:hyperlink>
      <w:r>
        <w:t xml:space="preserve"> to generate a public </w:t>
      </w:r>
      <w:proofErr w:type="spellStart"/>
      <w:proofErr w:type="gramStart"/>
      <w:r>
        <w:t>ssh</w:t>
      </w:r>
      <w:proofErr w:type="spellEnd"/>
      <w:proofErr w:type="gramEnd"/>
      <w:r>
        <w:t xml:space="preserve"> key. </w:t>
      </w:r>
    </w:p>
    <w:p w14:paraId="168B15BB" w14:textId="77777777" w:rsidR="00F61411" w:rsidRPr="001B7AB7" w:rsidRDefault="00F61411" w:rsidP="00F61411">
      <w:pPr>
        <w:rPr>
          <w:i/>
        </w:rPr>
      </w:pPr>
      <w:r w:rsidRPr="001B7AB7">
        <w:rPr>
          <w:i/>
        </w:rPr>
        <w:t>Permission denied (</w:t>
      </w:r>
      <w:proofErr w:type="spellStart"/>
      <w:r w:rsidRPr="001B7AB7">
        <w:rPr>
          <w:i/>
        </w:rPr>
        <w:t>publickey</w:t>
      </w:r>
      <w:proofErr w:type="spellEnd"/>
      <w:r w:rsidRPr="001B7AB7">
        <w:rPr>
          <w:i/>
        </w:rPr>
        <w:t>).</w:t>
      </w:r>
    </w:p>
    <w:p w14:paraId="70CD6D70" w14:textId="77777777" w:rsidR="00F61411" w:rsidRDefault="00F61411" w:rsidP="00F61411">
      <w:pPr>
        <w:rPr>
          <w:i/>
        </w:rPr>
      </w:pPr>
      <w:proofErr w:type="gramStart"/>
      <w:r w:rsidRPr="001B7AB7">
        <w:rPr>
          <w:i/>
        </w:rPr>
        <w:t>fatal</w:t>
      </w:r>
      <w:proofErr w:type="gramEnd"/>
      <w:r w:rsidRPr="001B7AB7">
        <w:rPr>
          <w:i/>
        </w:rPr>
        <w:t>: The remote end hung up unexpectedly</w:t>
      </w:r>
    </w:p>
    <w:p w14:paraId="13EC5EF8" w14:textId="77777777" w:rsidR="00F61411" w:rsidRDefault="00F61411" w:rsidP="00F61411">
      <w:pPr>
        <w:rPr>
          <w:i/>
        </w:rPr>
      </w:pPr>
    </w:p>
    <w:p w14:paraId="6E041E8B" w14:textId="77777777" w:rsidR="00F61411" w:rsidRDefault="00F61411" w:rsidP="00F61411">
      <w:r>
        <w:t>This command will create a directory named “</w:t>
      </w:r>
      <w:proofErr w:type="spellStart"/>
      <w:r>
        <w:t>bioinformatics_toolbox</w:t>
      </w:r>
      <w:proofErr w:type="spellEnd"/>
      <w:r>
        <w:t xml:space="preserve">”. Add some files into this directory, and type: </w:t>
      </w:r>
    </w:p>
    <w:p w14:paraId="2F149B28" w14:textId="77777777" w:rsidR="00F61411" w:rsidRPr="00CC31EF" w:rsidRDefault="00F61411" w:rsidP="00F61411"/>
    <w:p w14:paraId="44910D4C" w14:textId="77777777" w:rsidR="00F61411" w:rsidRPr="00CC31EF" w:rsidRDefault="00F61411" w:rsidP="00F61411">
      <w:pPr>
        <w:pBdr>
          <w:top w:val="single" w:sz="4" w:space="1" w:color="auto"/>
          <w:left w:val="single" w:sz="4" w:space="4" w:color="auto"/>
          <w:bottom w:val="single" w:sz="4" w:space="1" w:color="auto"/>
          <w:right w:val="single" w:sz="4" w:space="4" w:color="auto"/>
        </w:pBdr>
      </w:pPr>
      <m:oMathPara>
        <m:oMathParaPr>
          <m:jc m:val="left"/>
        </m:oMathParaPr>
        <m:oMath>
          <m:r>
            <w:rPr>
              <w:rFonts w:ascii="Cambria Math" w:hAnsi="Cambria Math"/>
            </w:rPr>
            <m:t>$ git add*</m:t>
          </m:r>
        </m:oMath>
      </m:oMathPara>
    </w:p>
    <w:p w14:paraId="0BB7E631" w14:textId="77777777" w:rsidR="00F61411" w:rsidRDefault="00F61411" w:rsidP="00F61411"/>
    <w:p w14:paraId="2906A784" w14:textId="77777777" w:rsidR="00F61411" w:rsidRDefault="00F61411" w:rsidP="00F61411">
      <w:r>
        <w:t>Let us</w:t>
      </w:r>
      <w:r>
        <w:rPr>
          <w:i/>
        </w:rPr>
        <w:t xml:space="preserve"> </w:t>
      </w:r>
      <w:r>
        <w:t xml:space="preserve">do our first commit: </w:t>
      </w:r>
    </w:p>
    <w:p w14:paraId="7F5531E4" w14:textId="77777777" w:rsidR="00F61411" w:rsidRDefault="00F61411" w:rsidP="00F61411"/>
    <w:p w14:paraId="0267E7DA" w14:textId="77777777" w:rsidR="00F61411" w:rsidRDefault="00F61411" w:rsidP="00F61411">
      <w:pPr>
        <w:pBdr>
          <w:top w:val="single" w:sz="4" w:space="1" w:color="auto"/>
          <w:left w:val="single" w:sz="4" w:space="4" w:color="auto"/>
          <w:bottom w:val="single" w:sz="4" w:space="1" w:color="auto"/>
          <w:right w:val="single" w:sz="4" w:space="4" w:color="auto"/>
        </w:pBdr>
        <w:rPr>
          <w:i/>
        </w:rPr>
      </w:pPr>
      <w:r w:rsidRPr="00AF3E58">
        <w:rPr>
          <w:i/>
        </w:rPr>
        <w:t xml:space="preserve">$ </w:t>
      </w:r>
      <w:proofErr w:type="gramStart"/>
      <w:r w:rsidRPr="00AF3E58">
        <w:rPr>
          <w:i/>
        </w:rPr>
        <w:t>git</w:t>
      </w:r>
      <w:proofErr w:type="gramEnd"/>
      <w:r w:rsidRPr="00AF3E58">
        <w:rPr>
          <w:i/>
        </w:rPr>
        <w:t xml:space="preserve"> commit –m ‘initial commit’</w:t>
      </w:r>
    </w:p>
    <w:p w14:paraId="67363896" w14:textId="77777777" w:rsidR="00F61411" w:rsidRDefault="00F61411" w:rsidP="00F61411">
      <w:pPr>
        <w:rPr>
          <w:i/>
        </w:rPr>
      </w:pPr>
    </w:p>
    <w:p w14:paraId="2625BAA6" w14:textId="77777777" w:rsidR="00F61411" w:rsidRDefault="00F61411" w:rsidP="00F61411">
      <w:r>
        <w:t xml:space="preserve">This command tells git to keep a permanent copy of the current files. To check whether </w:t>
      </w:r>
      <w:proofErr w:type="gramStart"/>
      <w:r>
        <w:t>a desired files</w:t>
      </w:r>
      <w:proofErr w:type="gramEnd"/>
      <w:r>
        <w:t xml:space="preserve"> have been committed, use: </w:t>
      </w:r>
    </w:p>
    <w:p w14:paraId="107628DB" w14:textId="77777777" w:rsidR="00F61411" w:rsidRDefault="00F61411" w:rsidP="00F61411"/>
    <w:p w14:paraId="200A1607" w14:textId="77777777" w:rsidR="00F61411" w:rsidRDefault="00F61411" w:rsidP="00F61411">
      <w:pPr>
        <w:pBdr>
          <w:top w:val="single" w:sz="4" w:space="1" w:color="auto"/>
          <w:left w:val="single" w:sz="4" w:space="4" w:color="auto"/>
          <w:bottom w:val="single" w:sz="4" w:space="1" w:color="auto"/>
          <w:right w:val="single" w:sz="4" w:space="4" w:color="auto"/>
        </w:pBdr>
        <w:rPr>
          <w:i/>
        </w:rPr>
      </w:pPr>
      <w:r>
        <w:rPr>
          <w:i/>
        </w:rPr>
        <w:t xml:space="preserve">$ </w:t>
      </w:r>
      <w:proofErr w:type="gramStart"/>
      <w:r>
        <w:rPr>
          <w:i/>
        </w:rPr>
        <w:t>git</w:t>
      </w:r>
      <w:proofErr w:type="gramEnd"/>
      <w:r>
        <w:rPr>
          <w:i/>
        </w:rPr>
        <w:t xml:space="preserve"> status</w:t>
      </w:r>
    </w:p>
    <w:p w14:paraId="3DFBD46C" w14:textId="77777777" w:rsidR="00F61411" w:rsidRDefault="00F61411" w:rsidP="00F61411"/>
    <w:p w14:paraId="011110D3" w14:textId="77777777" w:rsidR="00F61411" w:rsidRDefault="00F61411" w:rsidP="00F61411">
      <w:r>
        <w:t xml:space="preserve">You will see: </w:t>
      </w:r>
      <w:r>
        <w:rPr>
          <w:noProof/>
        </w:rPr>
        <w:drawing>
          <wp:inline distT="0" distB="0" distL="0" distR="0" wp14:anchorId="4524B5EF" wp14:editId="2C646EBD">
            <wp:extent cx="5486400" cy="6426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642646"/>
                    </a:xfrm>
                    <a:prstGeom prst="rect">
                      <a:avLst/>
                    </a:prstGeom>
                    <a:noFill/>
                    <a:ln>
                      <a:noFill/>
                    </a:ln>
                  </pic:spPr>
                </pic:pic>
              </a:graphicData>
            </a:graphic>
          </wp:inline>
        </w:drawing>
      </w:r>
    </w:p>
    <w:p w14:paraId="06BF1D1D" w14:textId="77777777" w:rsidR="00F61411" w:rsidRDefault="00F61411" w:rsidP="00F61411"/>
    <w:p w14:paraId="6CCC8653" w14:textId="77777777" w:rsidR="00F61411" w:rsidRDefault="00F61411" w:rsidP="00F61411">
      <w:r>
        <w:t xml:space="preserve">This reflects that we have committed the newly added files locally, but have not ‘pushed’ the local file to our remove repo on </w:t>
      </w:r>
      <w:proofErr w:type="spellStart"/>
      <w:r>
        <w:t>github</w:t>
      </w:r>
      <w:proofErr w:type="spellEnd"/>
      <w:r>
        <w:t xml:space="preserve">. To push, use: </w:t>
      </w:r>
    </w:p>
    <w:p w14:paraId="7D4A0A9C" w14:textId="77777777" w:rsidR="00F61411" w:rsidRDefault="00F61411" w:rsidP="00F61411"/>
    <w:p w14:paraId="1C85ECD9" w14:textId="77777777" w:rsidR="00F61411" w:rsidRDefault="00F61411" w:rsidP="00F61411">
      <w:pPr>
        <w:pBdr>
          <w:top w:val="single" w:sz="4" w:space="1" w:color="auto"/>
          <w:left w:val="single" w:sz="4" w:space="4" w:color="auto"/>
          <w:bottom w:val="single" w:sz="4" w:space="1" w:color="auto"/>
          <w:right w:val="single" w:sz="4" w:space="4" w:color="auto"/>
        </w:pBdr>
        <w:rPr>
          <w:i/>
        </w:rPr>
      </w:pPr>
      <w:r w:rsidRPr="00BE74E3">
        <w:rPr>
          <w:i/>
        </w:rPr>
        <w:t xml:space="preserve">$ </w:t>
      </w:r>
      <w:proofErr w:type="gramStart"/>
      <w:r w:rsidRPr="00BE74E3">
        <w:rPr>
          <w:i/>
        </w:rPr>
        <w:t>git</w:t>
      </w:r>
      <w:proofErr w:type="gramEnd"/>
      <w:r w:rsidRPr="00BE74E3">
        <w:rPr>
          <w:i/>
        </w:rPr>
        <w:t xml:space="preserve"> push origin master</w:t>
      </w:r>
    </w:p>
    <w:p w14:paraId="58DC0324" w14:textId="77777777" w:rsidR="00F61411" w:rsidRDefault="00F61411" w:rsidP="00F61411">
      <w:pPr>
        <w:rPr>
          <w:i/>
        </w:rPr>
      </w:pPr>
    </w:p>
    <w:p w14:paraId="0B7172C5" w14:textId="77777777" w:rsidR="00F61411" w:rsidRDefault="00F61411" w:rsidP="00F61411">
      <w:r>
        <w:t xml:space="preserve">To exclude a file, first create </w:t>
      </w:r>
      <w:proofErr w:type="gramStart"/>
      <w:r>
        <w:t>a .</w:t>
      </w:r>
      <w:proofErr w:type="spellStart"/>
      <w:r>
        <w:t>gitignore</w:t>
      </w:r>
      <w:proofErr w:type="spellEnd"/>
      <w:proofErr w:type="gramEnd"/>
      <w:r>
        <w:t xml:space="preserve"> file:</w:t>
      </w:r>
    </w:p>
    <w:p w14:paraId="1A4C9841" w14:textId="77777777" w:rsidR="00F61411" w:rsidRDefault="00F61411" w:rsidP="00F61411"/>
    <w:p w14:paraId="0779C14B" w14:textId="77777777" w:rsidR="00F61411" w:rsidRDefault="00F61411" w:rsidP="00F61411">
      <w:pPr>
        <w:pBdr>
          <w:top w:val="single" w:sz="4" w:space="1" w:color="auto"/>
          <w:left w:val="single" w:sz="4" w:space="4" w:color="auto"/>
          <w:bottom w:val="single" w:sz="4" w:space="1" w:color="auto"/>
          <w:right w:val="single" w:sz="4" w:space="4" w:color="auto"/>
        </w:pBdr>
      </w:pPr>
      <w:r>
        <w:t xml:space="preserve">$ </w:t>
      </w:r>
      <w:proofErr w:type="gramStart"/>
      <w:r>
        <w:t>touch</w:t>
      </w:r>
      <w:proofErr w:type="gramEnd"/>
      <w:r>
        <w:t xml:space="preserve"> .</w:t>
      </w:r>
      <w:proofErr w:type="spellStart"/>
      <w:r>
        <w:t>gitignore</w:t>
      </w:r>
      <w:proofErr w:type="spellEnd"/>
    </w:p>
    <w:p w14:paraId="64F91F41" w14:textId="77777777" w:rsidR="00F61411" w:rsidRDefault="00F61411" w:rsidP="00F61411"/>
    <w:p w14:paraId="4430E59E" w14:textId="77777777" w:rsidR="00F61411" w:rsidRDefault="00F61411" w:rsidP="00F61411">
      <w:r>
        <w:t xml:space="preserve">Then add files you don’t want to include. For example: </w:t>
      </w:r>
    </w:p>
    <w:p w14:paraId="22E5B28C" w14:textId="77777777" w:rsidR="00F61411" w:rsidRDefault="00F61411" w:rsidP="00F61411"/>
    <w:p w14:paraId="60FF57A9" w14:textId="77777777" w:rsidR="00F61411" w:rsidRDefault="00F61411" w:rsidP="00F61411">
      <w:pPr>
        <w:pBdr>
          <w:top w:val="single" w:sz="4" w:space="1" w:color="auto"/>
          <w:left w:val="single" w:sz="4" w:space="4" w:color="auto"/>
          <w:bottom w:val="single" w:sz="4" w:space="1" w:color="auto"/>
          <w:right w:val="single" w:sz="4" w:space="4" w:color="auto"/>
        </w:pBdr>
      </w:pPr>
      <w:r>
        <w:t xml:space="preserve">$ </w:t>
      </w:r>
      <w:proofErr w:type="gramStart"/>
      <w:r w:rsidRPr="00FE1856">
        <w:t>echo</w:t>
      </w:r>
      <w:proofErr w:type="gramEnd"/>
      <w:r w:rsidRPr="00FE1856">
        <w:t xml:space="preserve"> '.nfs0000000006ee455100000edb' &gt;&gt; .</w:t>
      </w:r>
      <w:proofErr w:type="spellStart"/>
      <w:r w:rsidRPr="00FE1856">
        <w:t>gitignore</w:t>
      </w:r>
      <w:proofErr w:type="spellEnd"/>
    </w:p>
    <w:p w14:paraId="3ED2CE14" w14:textId="77777777" w:rsidR="00F61411" w:rsidRPr="00FE1856" w:rsidRDefault="00F61411" w:rsidP="00F61411"/>
    <w:p w14:paraId="3838AD62" w14:textId="77777777" w:rsidR="00F61411" w:rsidRDefault="00F61411" w:rsidP="00F61411"/>
    <w:p w14:paraId="71605374" w14:textId="4672F528" w:rsidR="00F61411" w:rsidRDefault="00EA0320" w:rsidP="00EA0320">
      <w:pPr>
        <w:pStyle w:val="Heading2"/>
      </w:pPr>
      <w:r>
        <w:t xml:space="preserve">Interactive Staging </w:t>
      </w:r>
    </w:p>
    <w:p w14:paraId="4333C943" w14:textId="2EB45B0C" w:rsidR="00EA0320" w:rsidRDefault="00EA0320" w:rsidP="00EA0320">
      <w:r>
        <w:rPr>
          <w:noProof/>
        </w:rPr>
        <w:drawing>
          <wp:inline distT="0" distB="0" distL="0" distR="0" wp14:anchorId="003856DD" wp14:editId="7AD20A65">
            <wp:extent cx="5486400" cy="302296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3022960"/>
                    </a:xfrm>
                    <a:prstGeom prst="rect">
                      <a:avLst/>
                    </a:prstGeom>
                    <a:noFill/>
                    <a:ln>
                      <a:noFill/>
                    </a:ln>
                  </pic:spPr>
                </pic:pic>
              </a:graphicData>
            </a:graphic>
          </wp:inline>
        </w:drawing>
      </w:r>
    </w:p>
    <w:p w14:paraId="15DC6CAB" w14:textId="0D999BDE" w:rsidR="00EA0320" w:rsidRPr="00EA0320" w:rsidRDefault="00EA0320" w:rsidP="00EA0320">
      <w:r>
        <w:t>“</w:t>
      </w:r>
      <w:r w:rsidRPr="00EA0320">
        <w:t xml:space="preserve">Git has three main states that your files can reside in: committed, modified, and staged. </w:t>
      </w:r>
      <w:proofErr w:type="gramStart"/>
      <w:r w:rsidRPr="00EA0320">
        <w:t>Committed means that the data is safely stored in your local database.</w:t>
      </w:r>
      <w:proofErr w:type="gramEnd"/>
      <w:r w:rsidRPr="00EA0320">
        <w:t xml:space="preserve"> Modified means that you have changed the file but have not committed it to your database yet. Staged means that you have marked a modified file in its current version to go into your next commit snapshot.</w:t>
      </w:r>
      <w:r>
        <w:t>”</w:t>
      </w:r>
    </w:p>
    <w:p w14:paraId="176E7497" w14:textId="77777777" w:rsidR="00F61411" w:rsidRPr="00131766" w:rsidRDefault="00F61411" w:rsidP="00F61411"/>
    <w:p w14:paraId="4E0B3FBA" w14:textId="023E97B1" w:rsidR="00EA0320" w:rsidRDefault="00EA0320" w:rsidP="00B002F0">
      <w:r>
        <w:t xml:space="preserve">To interactively stage files, use: </w:t>
      </w:r>
    </w:p>
    <w:p w14:paraId="364E233D" w14:textId="6228F203" w:rsidR="00EA0320" w:rsidRDefault="00EA0320" w:rsidP="00EA0320">
      <w:pPr>
        <w:pBdr>
          <w:top w:val="single" w:sz="4" w:space="1" w:color="auto"/>
          <w:left w:val="single" w:sz="4" w:space="4" w:color="auto"/>
          <w:bottom w:val="single" w:sz="4" w:space="1" w:color="auto"/>
          <w:right w:val="single" w:sz="4" w:space="4" w:color="auto"/>
        </w:pBdr>
      </w:pPr>
      <w:r>
        <w:t xml:space="preserve">$ </w:t>
      </w:r>
      <w:proofErr w:type="gramStart"/>
      <w:r>
        <w:t>git</w:t>
      </w:r>
      <w:proofErr w:type="gramEnd"/>
      <w:r>
        <w:t xml:space="preserve"> add -</w:t>
      </w:r>
      <w:proofErr w:type="spellStart"/>
      <w:r>
        <w:t>i</w:t>
      </w:r>
      <w:proofErr w:type="spellEnd"/>
    </w:p>
    <w:p w14:paraId="2F678ACB" w14:textId="77777777" w:rsidR="00EA0320" w:rsidRDefault="00EA0320" w:rsidP="00EA0320"/>
    <w:p w14:paraId="4B18CCEA" w14:textId="51162729" w:rsidR="00EA0320" w:rsidRDefault="00EA0320" w:rsidP="001D6374">
      <w:pPr>
        <w:pStyle w:val="Heading2"/>
      </w:pPr>
      <w:r>
        <w:t xml:space="preserve">More information: </w:t>
      </w:r>
    </w:p>
    <w:p w14:paraId="7E6639F9" w14:textId="073CF7FD" w:rsidR="00EA0320" w:rsidRDefault="00EA0320" w:rsidP="00EA0320">
      <w:pPr>
        <w:pStyle w:val="ListBullet"/>
      </w:pPr>
      <w:proofErr w:type="gramStart"/>
      <w:r>
        <w:t>git</w:t>
      </w:r>
      <w:proofErr w:type="gramEnd"/>
      <w:r>
        <w:t>-</w:t>
      </w:r>
      <w:proofErr w:type="spellStart"/>
      <w:r>
        <w:t>scm</w:t>
      </w:r>
      <w:proofErr w:type="spellEnd"/>
      <w:r w:rsidR="001E6F09">
        <w:t xml:space="preserve"> interactive staging</w:t>
      </w:r>
      <w:r>
        <w:t xml:space="preserve">: </w:t>
      </w:r>
      <w:hyperlink r:id="rId13" w:history="1">
        <w:r w:rsidRPr="00EA0320">
          <w:rPr>
            <w:rStyle w:val="Hyperlink"/>
          </w:rPr>
          <w:t>link</w:t>
        </w:r>
      </w:hyperlink>
    </w:p>
    <w:p w14:paraId="3468BC0B" w14:textId="048E80BD" w:rsidR="001D6374" w:rsidRDefault="001D6374" w:rsidP="00EA0320">
      <w:pPr>
        <w:pStyle w:val="ListBullet"/>
      </w:pPr>
      <w:proofErr w:type="gramStart"/>
      <w:r>
        <w:t>minimal</w:t>
      </w:r>
      <w:proofErr w:type="gramEnd"/>
      <w:r>
        <w:t xml:space="preserve"> tutorial: </w:t>
      </w:r>
      <w:hyperlink r:id="rId14" w:history="1">
        <w:r w:rsidRPr="001D6374">
          <w:rPr>
            <w:rStyle w:val="Hyperlink"/>
          </w:rPr>
          <w:t>link</w:t>
        </w:r>
      </w:hyperlink>
    </w:p>
    <w:p w14:paraId="1D0B347A" w14:textId="77777777" w:rsidR="00B002F0" w:rsidRDefault="00B002F0" w:rsidP="00B002F0">
      <w:pPr>
        <w:rPr>
          <w:rFonts w:ascii="Cambria" w:hAnsi="Cambria"/>
        </w:rPr>
      </w:pPr>
    </w:p>
    <w:p w14:paraId="44B711E8" w14:textId="33D30CEF" w:rsidR="00E46B3D" w:rsidRDefault="00E46B3D" w:rsidP="0005643A">
      <w:pPr>
        <w:pStyle w:val="Heading1"/>
      </w:pPr>
      <w:r>
        <w:t xml:space="preserve">HTSeq </w:t>
      </w:r>
    </w:p>
    <w:p w14:paraId="2ABFEC80" w14:textId="28F5CE73" w:rsidR="00E46B3D" w:rsidRPr="00E46B3D" w:rsidRDefault="00E46B3D" w:rsidP="00E46B3D">
      <w:r>
        <w:t xml:space="preserve">HTSeq is a python package that provides tools </w:t>
      </w:r>
      <w:r w:rsidR="00E85B8D">
        <w:t xml:space="preserve">manipulate </w:t>
      </w:r>
      <w:proofErr w:type="spellStart"/>
      <w:r>
        <w:t>sam</w:t>
      </w:r>
      <w:proofErr w:type="spellEnd"/>
      <w:r>
        <w:t xml:space="preserve"> files and </w:t>
      </w:r>
      <w:proofErr w:type="spellStart"/>
      <w:r>
        <w:t>fastq</w:t>
      </w:r>
      <w:proofErr w:type="spellEnd"/>
      <w:r>
        <w:t xml:space="preserve"> files. Below is a summary of some of its important functionalities. </w:t>
      </w:r>
    </w:p>
    <w:p w14:paraId="6E73E00E" w14:textId="037AAA6B" w:rsidR="00B002F0" w:rsidRDefault="0005643A" w:rsidP="00E46B3D">
      <w:pPr>
        <w:pStyle w:val="Heading2"/>
      </w:pPr>
      <w:r>
        <w:t>Sam Quality Con</w:t>
      </w:r>
      <w:r w:rsidR="00E46B3D">
        <w:t>trol with HTS</w:t>
      </w:r>
      <w:r>
        <w:t>eq-</w:t>
      </w:r>
      <w:proofErr w:type="spellStart"/>
      <w:r>
        <w:t>qa</w:t>
      </w:r>
      <w:proofErr w:type="spellEnd"/>
      <w:r>
        <w:t xml:space="preserve"> </w:t>
      </w:r>
    </w:p>
    <w:p w14:paraId="24BFF3D1" w14:textId="4EE0E3E1" w:rsidR="0005643A" w:rsidRDefault="00EC5661" w:rsidP="0005643A">
      <w:r>
        <w:t>TBD</w:t>
      </w:r>
    </w:p>
    <w:p w14:paraId="24931578" w14:textId="77777777" w:rsidR="00EC5661" w:rsidRDefault="00EC5661" w:rsidP="0005643A"/>
    <w:p w14:paraId="4AAF7660" w14:textId="77777777" w:rsidR="00EC5661" w:rsidRDefault="00EC5661" w:rsidP="00EC5661">
      <w:pPr>
        <w:pStyle w:val="Heading2"/>
      </w:pPr>
      <w:r>
        <w:t>Count Features with HTSeq-count</w:t>
      </w:r>
    </w:p>
    <w:p w14:paraId="57725050" w14:textId="38A9F352" w:rsidR="00EC5661" w:rsidRDefault="00EC5661" w:rsidP="00EC5661">
      <w:pPr>
        <w:pStyle w:val="ListBullet"/>
      </w:pPr>
      <w:r>
        <w:t>--</w:t>
      </w:r>
      <w:proofErr w:type="spellStart"/>
      <w:proofErr w:type="gramStart"/>
      <w:r>
        <w:t>idattr</w:t>
      </w:r>
      <w:proofErr w:type="spellEnd"/>
      <w:proofErr w:type="gramEnd"/>
      <w:r>
        <w:t>=&lt;</w:t>
      </w:r>
      <w:proofErr w:type="spellStart"/>
      <w:r>
        <w:t>gene_name</w:t>
      </w:r>
      <w:proofErr w:type="spellEnd"/>
      <w:r>
        <w:t>/</w:t>
      </w:r>
      <w:proofErr w:type="spellStart"/>
      <w:r>
        <w:t>gene_Id</w:t>
      </w:r>
      <w:proofErr w:type="spellEnd"/>
      <w:r>
        <w:t>&gt;</w:t>
      </w:r>
    </w:p>
    <w:p w14:paraId="39AB5132" w14:textId="1E749055" w:rsidR="00EC5661" w:rsidRDefault="00EC5661" w:rsidP="00EC5661">
      <w:pPr>
        <w:pStyle w:val="ListBullet"/>
        <w:tabs>
          <w:tab w:val="clear" w:pos="360"/>
          <w:tab w:val="num" w:pos="720"/>
        </w:tabs>
        <w:ind w:left="720"/>
      </w:pPr>
      <w:proofErr w:type="spellStart"/>
      <w:proofErr w:type="gramStart"/>
      <w:r>
        <w:t>gene</w:t>
      </w:r>
      <w:proofErr w:type="gramEnd"/>
      <w:r>
        <w:t>_name</w:t>
      </w:r>
      <w:proofErr w:type="spellEnd"/>
      <w:r>
        <w:t xml:space="preserve">: e.g.  </w:t>
      </w:r>
      <w:r w:rsidRPr="00EC5661">
        <w:t>DDX11L1</w:t>
      </w:r>
    </w:p>
    <w:p w14:paraId="798C5CA3" w14:textId="140665F0" w:rsidR="00EC5661" w:rsidRDefault="00EC5661" w:rsidP="00EC5661">
      <w:pPr>
        <w:pStyle w:val="ListBullet"/>
        <w:tabs>
          <w:tab w:val="clear" w:pos="360"/>
          <w:tab w:val="num" w:pos="720"/>
        </w:tabs>
        <w:ind w:left="720"/>
      </w:pPr>
      <w:proofErr w:type="spellStart"/>
      <w:proofErr w:type="gramStart"/>
      <w:r>
        <w:t>gene</w:t>
      </w:r>
      <w:proofErr w:type="gramEnd"/>
      <w:r>
        <w:t>_id</w:t>
      </w:r>
      <w:proofErr w:type="spellEnd"/>
      <w:r>
        <w:t xml:space="preserve">: e.g. </w:t>
      </w:r>
      <w:r w:rsidRPr="00EC5661">
        <w:t>ENSG00000223972</w:t>
      </w:r>
    </w:p>
    <w:p w14:paraId="78D1BDA7" w14:textId="7323766D" w:rsidR="00EC5661" w:rsidRDefault="00EC5661" w:rsidP="00EC5661">
      <w:pPr>
        <w:pStyle w:val="ListBullet"/>
      </w:pPr>
      <w:r>
        <w:t>--</w:t>
      </w:r>
      <w:proofErr w:type="gramStart"/>
      <w:r>
        <w:t>format</w:t>
      </w:r>
      <w:proofErr w:type="gramEnd"/>
      <w:r>
        <w:t>=&lt;</w:t>
      </w:r>
      <w:proofErr w:type="spellStart"/>
      <w:r>
        <w:t>sam</w:t>
      </w:r>
      <w:proofErr w:type="spellEnd"/>
      <w:r>
        <w:t>/bam&gt;</w:t>
      </w:r>
    </w:p>
    <w:p w14:paraId="74F6933F" w14:textId="1F84DE0F" w:rsidR="00EC5661" w:rsidRDefault="00EC5661" w:rsidP="00EC5661">
      <w:pPr>
        <w:pStyle w:val="ListBullet"/>
      </w:pPr>
      <w:r>
        <w:t>--</w:t>
      </w:r>
      <w:proofErr w:type="gramStart"/>
      <w:r>
        <w:t>stranded</w:t>
      </w:r>
      <w:proofErr w:type="gramEnd"/>
      <w:r>
        <w:t>=&lt;yes/no/reverse&gt;</w:t>
      </w:r>
    </w:p>
    <w:p w14:paraId="47479EEB" w14:textId="77777777" w:rsidR="00EC5661" w:rsidRDefault="00EC5661" w:rsidP="00EC5661">
      <w:pPr>
        <w:pStyle w:val="ListBullet"/>
        <w:numPr>
          <w:ilvl w:val="0"/>
          <w:numId w:val="0"/>
        </w:numPr>
        <w:ind w:left="360" w:hanging="360"/>
      </w:pPr>
    </w:p>
    <w:p w14:paraId="21A8836D" w14:textId="7C72BACC" w:rsidR="00EC5661" w:rsidRDefault="00EC5661" w:rsidP="00EC5661">
      <w:pPr>
        <w:pStyle w:val="Heading3"/>
      </w:pPr>
      <w:r>
        <w:t xml:space="preserve">More information </w:t>
      </w:r>
    </w:p>
    <w:p w14:paraId="58752F7A" w14:textId="07F6B639" w:rsidR="00EC5661" w:rsidRDefault="00EC5661" w:rsidP="00EC5661">
      <w:pPr>
        <w:pStyle w:val="ListBullet"/>
      </w:pPr>
      <w:r>
        <w:t xml:space="preserve">HTSeq-count: </w:t>
      </w:r>
      <w:hyperlink r:id="rId15" w:history="1">
        <w:r w:rsidRPr="00EC5661">
          <w:rPr>
            <w:rStyle w:val="Hyperlink"/>
          </w:rPr>
          <w:t>link</w:t>
        </w:r>
      </w:hyperlink>
    </w:p>
    <w:p w14:paraId="1EB96746" w14:textId="051B4468" w:rsidR="00EC5661" w:rsidRDefault="00EC5661" w:rsidP="00EC5661">
      <w:pPr>
        <w:pStyle w:val="ListBullet"/>
      </w:pPr>
      <w:r>
        <w:t xml:space="preserve">Ensemble GFF specs: </w:t>
      </w:r>
      <w:hyperlink r:id="rId16" w:history="1">
        <w:r w:rsidRPr="00EC5661">
          <w:rPr>
            <w:rStyle w:val="Hyperlink"/>
          </w:rPr>
          <w:t>link</w:t>
        </w:r>
      </w:hyperlink>
    </w:p>
    <w:p w14:paraId="021BEFB3" w14:textId="001A5D79" w:rsidR="00EC5661" w:rsidRPr="00EC5661" w:rsidRDefault="00C76E3C" w:rsidP="00EC5661">
      <w:pPr>
        <w:pStyle w:val="ListBullet"/>
      </w:pPr>
      <w:r>
        <w:t xml:space="preserve">Sanger GFF definition (more detailed): </w:t>
      </w:r>
      <w:hyperlink r:id="rId17" w:anchor="t_2" w:history="1">
        <w:r w:rsidRPr="00C76E3C">
          <w:rPr>
            <w:rStyle w:val="Hyperlink"/>
          </w:rPr>
          <w:t>link</w:t>
        </w:r>
      </w:hyperlink>
    </w:p>
    <w:p w14:paraId="468DB073" w14:textId="77777777" w:rsidR="00E46B3D" w:rsidRPr="0005643A" w:rsidRDefault="00E46B3D" w:rsidP="0005643A"/>
    <w:p w14:paraId="65094488" w14:textId="6CABD5A8" w:rsidR="00F2188C" w:rsidRDefault="00F2188C" w:rsidP="00E04C69">
      <w:pPr>
        <w:pStyle w:val="Heading1"/>
      </w:pPr>
      <w:r>
        <w:t>IGV</w:t>
      </w:r>
    </w:p>
    <w:p w14:paraId="17307C7A" w14:textId="39EE2611" w:rsidR="00F2188C" w:rsidRDefault="00F2188C" w:rsidP="00F2188C">
      <w:pPr>
        <w:pStyle w:val="Heading2"/>
      </w:pPr>
      <w:r>
        <w:t>Start IGV</w:t>
      </w:r>
    </w:p>
    <w:p w14:paraId="594269FF" w14:textId="69DD8569" w:rsidR="00F2188C" w:rsidRPr="00F2188C" w:rsidRDefault="00F2188C" w:rsidP="00351B09">
      <w:pPr>
        <w:pBdr>
          <w:top w:val="single" w:sz="4" w:space="1" w:color="auto"/>
          <w:left w:val="single" w:sz="4" w:space="4" w:color="auto"/>
          <w:bottom w:val="single" w:sz="4" w:space="1" w:color="auto"/>
          <w:right w:val="single" w:sz="4" w:space="4" w:color="auto"/>
        </w:pBdr>
      </w:pPr>
      <w:proofErr w:type="gramStart"/>
      <w:r>
        <w:t>java</w:t>
      </w:r>
      <w:proofErr w:type="gramEnd"/>
      <w:r>
        <w:t xml:space="preserve"> –Xmx1000m –jar path/to/igv.jar –b &lt;</w:t>
      </w:r>
      <w:proofErr w:type="spellStart"/>
      <w:r>
        <w:t>file_names</w:t>
      </w:r>
      <w:proofErr w:type="spellEnd"/>
      <w:r>
        <w:t xml:space="preserve">&gt; -g hg19 </w:t>
      </w:r>
    </w:p>
    <w:p w14:paraId="52190643" w14:textId="0B538EDD" w:rsidR="00351B09" w:rsidRDefault="00351B09" w:rsidP="00351B09">
      <w:proofErr w:type="gramStart"/>
      <w:r>
        <w:t>hg</w:t>
      </w:r>
      <w:proofErr w:type="gramEnd"/>
      <w:r>
        <w:t xml:space="preserve"> 19 tells </w:t>
      </w:r>
      <w:proofErr w:type="spellStart"/>
      <w:r>
        <w:t>igv</w:t>
      </w:r>
      <w:proofErr w:type="spellEnd"/>
      <w:r>
        <w:t xml:space="preserve"> to load hg19 (from Broad </w:t>
      </w:r>
      <w:proofErr w:type="spellStart"/>
      <w:r>
        <w:t>server</w:t>
      </w:r>
      <w:proofErr w:type="spellEnd"/>
      <w:r>
        <w:t xml:space="preserve">). You can also specify a path to a local genome file. </w:t>
      </w:r>
    </w:p>
    <w:p w14:paraId="7496715F" w14:textId="77777777" w:rsidR="00E04C69" w:rsidRDefault="00E04C69" w:rsidP="00E04C69">
      <w:pPr>
        <w:pStyle w:val="Heading1"/>
      </w:pPr>
      <w:r>
        <w:t xml:space="preserve">Picard </w:t>
      </w:r>
    </w:p>
    <w:p w14:paraId="4A8831C6" w14:textId="77777777" w:rsidR="00E04C69" w:rsidRDefault="00E04C69" w:rsidP="00E04C69">
      <w:pPr>
        <w:pStyle w:val="Heading2"/>
      </w:pPr>
      <w:r>
        <w:t xml:space="preserve">Mark Duplicate </w:t>
      </w:r>
    </w:p>
    <w:p w14:paraId="65EA5C82" w14:textId="77777777" w:rsidR="00E04C69" w:rsidRPr="00FC3BD4" w:rsidRDefault="00E04C69" w:rsidP="00E04C69">
      <w:pPr>
        <w:pBdr>
          <w:top w:val="single" w:sz="4" w:space="1" w:color="auto"/>
          <w:left w:val="single" w:sz="4" w:space="4" w:color="auto"/>
          <w:bottom w:val="single" w:sz="4" w:space="1" w:color="auto"/>
          <w:right w:val="single" w:sz="4" w:space="4" w:color="auto"/>
        </w:pBdr>
      </w:pPr>
      <w:proofErr w:type="gramStart"/>
      <w:r w:rsidRPr="00FC3BD4">
        <w:t>java</w:t>
      </w:r>
      <w:proofErr w:type="gramEnd"/>
      <w:r w:rsidRPr="00FC3BD4">
        <w:t xml:space="preserve"> </w:t>
      </w:r>
      <w:r>
        <w:t>-</w:t>
      </w:r>
      <w:r w:rsidRPr="00FC3BD4">
        <w:t>Xmx4g</w:t>
      </w:r>
      <w:r>
        <w:t xml:space="preserve"> </w:t>
      </w:r>
      <w:r w:rsidRPr="00FC3BD4">
        <w:t xml:space="preserve">-jar MarkDuplicates.jar \ </w:t>
      </w:r>
    </w:p>
    <w:p w14:paraId="6AEBD06C" w14:textId="77777777" w:rsidR="00E04C69" w:rsidRPr="00FC3BD4" w:rsidRDefault="00E04C69" w:rsidP="00E04C69">
      <w:pPr>
        <w:pBdr>
          <w:top w:val="single" w:sz="4" w:space="1" w:color="auto"/>
          <w:left w:val="single" w:sz="4" w:space="4" w:color="auto"/>
          <w:bottom w:val="single" w:sz="4" w:space="1" w:color="auto"/>
          <w:right w:val="single" w:sz="4" w:space="4" w:color="auto"/>
        </w:pBdr>
      </w:pPr>
      <w:r w:rsidRPr="00FC3BD4">
        <w:t xml:space="preserve">    INPUT=</w:t>
      </w:r>
      <w:proofErr w:type="spellStart"/>
      <w:r w:rsidRPr="00FC3BD4">
        <w:t>sorted_reads.bam</w:t>
      </w:r>
      <w:proofErr w:type="spellEnd"/>
      <w:r w:rsidRPr="00FC3BD4">
        <w:t xml:space="preserve"> \ </w:t>
      </w:r>
    </w:p>
    <w:p w14:paraId="73A7C055" w14:textId="77777777" w:rsidR="00E04C69" w:rsidRPr="00FC3BD4" w:rsidRDefault="00E04C69" w:rsidP="00E04C69">
      <w:pPr>
        <w:pBdr>
          <w:top w:val="single" w:sz="4" w:space="1" w:color="auto"/>
          <w:left w:val="single" w:sz="4" w:space="4" w:color="auto"/>
          <w:bottom w:val="single" w:sz="4" w:space="1" w:color="auto"/>
          <w:right w:val="single" w:sz="4" w:space="4" w:color="auto"/>
        </w:pBdr>
      </w:pPr>
      <w:r w:rsidRPr="00FC3BD4">
        <w:t xml:space="preserve">    OUTPUT=</w:t>
      </w:r>
      <w:proofErr w:type="spellStart"/>
      <w:r w:rsidRPr="00FC3BD4">
        <w:t>dedup_reads.bam</w:t>
      </w:r>
      <w:proofErr w:type="spellEnd"/>
      <w:r w:rsidRPr="00FC3BD4">
        <w:t xml:space="preserve"> \</w:t>
      </w:r>
    </w:p>
    <w:p w14:paraId="058A7BE3" w14:textId="77777777" w:rsidR="00E04C69" w:rsidRPr="00FC3BD4" w:rsidRDefault="00E04C69" w:rsidP="00E04C69">
      <w:pPr>
        <w:pBdr>
          <w:top w:val="single" w:sz="4" w:space="1" w:color="auto"/>
          <w:left w:val="single" w:sz="4" w:space="4" w:color="auto"/>
          <w:bottom w:val="single" w:sz="4" w:space="1" w:color="auto"/>
          <w:right w:val="single" w:sz="4" w:space="4" w:color="auto"/>
        </w:pBdr>
      </w:pPr>
      <w:r w:rsidRPr="00FC3BD4">
        <w:t xml:space="preserve">    METRICS_FILE=metrics.txt</w:t>
      </w:r>
    </w:p>
    <w:p w14:paraId="2CBF6272" w14:textId="77777777" w:rsidR="00E04C69" w:rsidRDefault="00E04C69" w:rsidP="00E04C69">
      <w:pPr>
        <w:pStyle w:val="ListBullet"/>
      </w:pPr>
      <w:r>
        <w:t xml:space="preserve">Batch implementation: </w:t>
      </w:r>
      <w:r w:rsidRPr="00FC3BD4">
        <w:rPr>
          <w:b/>
        </w:rPr>
        <w:t>mark_duplicates_picard.sh</w:t>
      </w:r>
    </w:p>
    <w:p w14:paraId="453084FB" w14:textId="77777777" w:rsidR="00E04C69" w:rsidRDefault="00E04C69" w:rsidP="00E04C69">
      <w:pPr>
        <w:pStyle w:val="ListBullet"/>
      </w:pPr>
      <w:r>
        <w:t xml:space="preserve">More information: GATK mark duplicates </w:t>
      </w:r>
      <w:hyperlink r:id="rId18" w:history="1">
        <w:r w:rsidRPr="00FC3BD4">
          <w:rPr>
            <w:rStyle w:val="Hyperlink"/>
          </w:rPr>
          <w:t>tutorial</w:t>
        </w:r>
      </w:hyperlink>
      <w:r>
        <w:t xml:space="preserve"> </w:t>
      </w:r>
    </w:p>
    <w:p w14:paraId="269B3D28" w14:textId="77777777" w:rsidR="00655CA0" w:rsidRDefault="00655CA0" w:rsidP="00655CA0">
      <w:pPr>
        <w:pStyle w:val="ListBullet"/>
        <w:numPr>
          <w:ilvl w:val="0"/>
          <w:numId w:val="0"/>
        </w:numPr>
        <w:ind w:left="360" w:hanging="360"/>
      </w:pPr>
    </w:p>
    <w:p w14:paraId="2C85F6A8" w14:textId="1A66C3B3" w:rsidR="00655CA0" w:rsidRDefault="00655CA0" w:rsidP="00655CA0">
      <w:pPr>
        <w:pStyle w:val="Heading2"/>
      </w:pPr>
      <w:r>
        <w:t>Compress, Sort and Index</w:t>
      </w:r>
    </w:p>
    <w:p w14:paraId="736E6B10" w14:textId="4DD1A7E8" w:rsidR="00655CA0" w:rsidRDefault="00655CA0" w:rsidP="00655CA0">
      <w:r>
        <w:t xml:space="preserve">Picard's </w:t>
      </w:r>
      <w:proofErr w:type="spellStart"/>
      <w:r>
        <w:t>SortSam</w:t>
      </w:r>
      <w:proofErr w:type="spellEnd"/>
      <w:r>
        <w:t xml:space="preserve"> function is more stringent than samtools. It will report error when there is an empty line. </w:t>
      </w:r>
    </w:p>
    <w:p w14:paraId="1C985598" w14:textId="77777777" w:rsidR="00655CA0" w:rsidRDefault="00655CA0" w:rsidP="00655CA0"/>
    <w:p w14:paraId="1B185674" w14:textId="77777777" w:rsidR="00655CA0" w:rsidRDefault="00655CA0" w:rsidP="00655CA0">
      <w:pPr>
        <w:pBdr>
          <w:top w:val="single" w:sz="4" w:space="1" w:color="auto"/>
          <w:left w:val="single" w:sz="4" w:space="4" w:color="auto"/>
          <w:bottom w:val="single" w:sz="4" w:space="1" w:color="auto"/>
          <w:right w:val="single" w:sz="4" w:space="4" w:color="auto"/>
        </w:pBdr>
      </w:pPr>
      <w:proofErr w:type="gramStart"/>
      <w:r>
        <w:t>java</w:t>
      </w:r>
      <w:proofErr w:type="gramEnd"/>
      <w:r>
        <w:t xml:space="preserve"> -Xmx2g -jar $</w:t>
      </w:r>
      <w:proofErr w:type="spellStart"/>
      <w:r>
        <w:t>picard</w:t>
      </w:r>
      <w:proofErr w:type="spellEnd"/>
      <w:r>
        <w:t>/SortSam.jar INPUT=$</w:t>
      </w:r>
      <w:proofErr w:type="spellStart"/>
      <w:r>
        <w:t>input_dir</w:t>
      </w:r>
      <w:proofErr w:type="spellEnd"/>
      <w:r>
        <w:t>/${inputs[$</w:t>
      </w:r>
      <w:proofErr w:type="spellStart"/>
      <w:r>
        <w:t>i</w:t>
      </w:r>
      <w:proofErr w:type="spellEnd"/>
      <w:r>
        <w:t>]} OUTPUT=/</w:t>
      </w:r>
      <w:proofErr w:type="spellStart"/>
      <w:r>
        <w:t>dev</w:t>
      </w:r>
      <w:proofErr w:type="spellEnd"/>
      <w:r>
        <w:t>/</w:t>
      </w:r>
      <w:proofErr w:type="spellStart"/>
      <w:r>
        <w:t>stdout</w:t>
      </w:r>
      <w:proofErr w:type="spellEnd"/>
      <w:r>
        <w:t xml:space="preserve"> SORT_ORDER=coordinate | \</w:t>
      </w:r>
    </w:p>
    <w:p w14:paraId="0FB95664" w14:textId="77777777" w:rsidR="00655CA0" w:rsidRDefault="00655CA0" w:rsidP="00655CA0">
      <w:pPr>
        <w:pBdr>
          <w:top w:val="single" w:sz="4" w:space="1" w:color="auto"/>
          <w:left w:val="single" w:sz="4" w:space="4" w:color="auto"/>
          <w:bottom w:val="single" w:sz="4" w:space="1" w:color="auto"/>
          <w:right w:val="single" w:sz="4" w:space="4" w:color="auto"/>
        </w:pBdr>
      </w:pPr>
      <w:proofErr w:type="gramStart"/>
      <w:r>
        <w:t>java</w:t>
      </w:r>
      <w:proofErr w:type="gramEnd"/>
      <w:r>
        <w:t xml:space="preserve"> -Xmx2g -jar $</w:t>
      </w:r>
      <w:proofErr w:type="spellStart"/>
      <w:r>
        <w:t>picard</w:t>
      </w:r>
      <w:proofErr w:type="spellEnd"/>
      <w:r>
        <w:t>/SamFormatConverter.jar INPUT=/</w:t>
      </w:r>
      <w:proofErr w:type="spellStart"/>
      <w:r>
        <w:t>dev</w:t>
      </w:r>
      <w:proofErr w:type="spellEnd"/>
      <w:r>
        <w:t>/</w:t>
      </w:r>
      <w:proofErr w:type="spellStart"/>
      <w:r>
        <w:t>stdin</w:t>
      </w:r>
      <w:proofErr w:type="spellEnd"/>
      <w:r>
        <w:t xml:space="preserve"> OUTPUT=$</w:t>
      </w:r>
      <w:proofErr w:type="spellStart"/>
      <w:r>
        <w:t>output_dir</w:t>
      </w:r>
      <w:proofErr w:type="spellEnd"/>
      <w:r>
        <w:t>/$output  CREATE_INDEX=true</w:t>
      </w:r>
    </w:p>
    <w:p w14:paraId="68F0739D" w14:textId="1C62C314" w:rsidR="00187384" w:rsidRDefault="00187384" w:rsidP="00655CA0">
      <w:pPr>
        <w:pStyle w:val="ListBullet"/>
      </w:pPr>
      <w:r>
        <w:t>Notice you can pipe using /</w:t>
      </w:r>
      <w:proofErr w:type="spellStart"/>
      <w:r>
        <w:t>dev</w:t>
      </w:r>
      <w:proofErr w:type="spellEnd"/>
      <w:r>
        <w:t>/</w:t>
      </w:r>
      <w:proofErr w:type="spellStart"/>
      <w:r>
        <w:t>stdout</w:t>
      </w:r>
      <w:proofErr w:type="spellEnd"/>
      <w:r>
        <w:t xml:space="preserve"> and /</w:t>
      </w:r>
      <w:proofErr w:type="spellStart"/>
      <w:r>
        <w:t>dev</w:t>
      </w:r>
      <w:proofErr w:type="spellEnd"/>
      <w:r>
        <w:t>/</w:t>
      </w:r>
      <w:proofErr w:type="spellStart"/>
      <w:r>
        <w:t>stdin</w:t>
      </w:r>
      <w:proofErr w:type="spellEnd"/>
      <w:r>
        <w:t xml:space="preserve"> </w:t>
      </w:r>
    </w:p>
    <w:p w14:paraId="0599B461" w14:textId="2C558C34" w:rsidR="00655CA0" w:rsidRPr="00655CA0" w:rsidRDefault="00187384" w:rsidP="00655CA0">
      <w:pPr>
        <w:pStyle w:val="ListBullet"/>
      </w:pPr>
      <w:r>
        <w:t xml:space="preserve">Over a </w:t>
      </w:r>
      <w:proofErr w:type="gramStart"/>
      <w:r>
        <w:t xml:space="preserve">directory </w:t>
      </w:r>
      <w:r w:rsidR="00655CA0">
        <w:t>:</w:t>
      </w:r>
      <w:proofErr w:type="gramEnd"/>
      <w:r w:rsidR="00655CA0">
        <w:t xml:space="preserve"> compress_sort_and_index_picard.sh </w:t>
      </w:r>
    </w:p>
    <w:p w14:paraId="7DDB39F1" w14:textId="77777777" w:rsidR="00F67C01" w:rsidRDefault="00F67C01" w:rsidP="00F67C01">
      <w:pPr>
        <w:pStyle w:val="Heading1"/>
      </w:pPr>
      <w:r>
        <w:t>Python</w:t>
      </w:r>
    </w:p>
    <w:p w14:paraId="5E4ABF92" w14:textId="77777777" w:rsidR="00F67C01" w:rsidRDefault="00F67C01" w:rsidP="00F67C01">
      <w:pPr>
        <w:pStyle w:val="Heading2"/>
      </w:pPr>
      <w:r>
        <w:t xml:space="preserve">DIY Python Module </w:t>
      </w:r>
    </w:p>
    <w:p w14:paraId="74A428F7" w14:textId="77777777" w:rsidR="00F67C01" w:rsidRPr="00FB5D4B" w:rsidRDefault="00F67C01" w:rsidP="00F67C01">
      <w:r>
        <w:t xml:space="preserve">Refer to this </w:t>
      </w:r>
      <w:hyperlink r:id="rId19" w:history="1">
        <w:r w:rsidRPr="00FB5D4B">
          <w:rPr>
            <w:rStyle w:val="Hyperlink"/>
          </w:rPr>
          <w:t>page</w:t>
        </w:r>
      </w:hyperlink>
      <w:r>
        <w:t>.</w:t>
      </w:r>
    </w:p>
    <w:p w14:paraId="58C47F45" w14:textId="77777777" w:rsidR="00F67C01" w:rsidRDefault="00F67C01" w:rsidP="00F67C01">
      <w:pPr>
        <w:pStyle w:val="Heading2"/>
      </w:pPr>
      <w:r>
        <w:t xml:space="preserve">Enumerate </w:t>
      </w:r>
    </w:p>
    <w:p w14:paraId="05535782" w14:textId="77777777" w:rsidR="00F67C01" w:rsidRDefault="00F67C01" w:rsidP="00F67C01"/>
    <w:p w14:paraId="6950B6BE" w14:textId="77777777" w:rsidR="00F67C01" w:rsidRDefault="00F67C01" w:rsidP="00F67C01">
      <w:pPr>
        <w:pStyle w:val="Heading2"/>
      </w:pPr>
      <w:r>
        <w:t xml:space="preserve">Regular Expression </w:t>
      </w:r>
    </w:p>
    <w:p w14:paraId="587F90C8" w14:textId="77777777" w:rsidR="00F67C01" w:rsidRDefault="00F67C01" w:rsidP="00F67C01"/>
    <w:p w14:paraId="30E228DE" w14:textId="77777777" w:rsidR="00F67C01" w:rsidRDefault="00F67C01" w:rsidP="00F67C01">
      <w:pPr>
        <w:pStyle w:val="Heading2"/>
      </w:pPr>
      <w:r>
        <w:t>Catching Bugs with "Assert"</w:t>
      </w:r>
    </w:p>
    <w:p w14:paraId="6F4688D0" w14:textId="77777777" w:rsidR="00F67C01" w:rsidRPr="00C822B3" w:rsidRDefault="00F67C01" w:rsidP="00F67C01">
      <w:r>
        <w:t xml:space="preserve">Look </w:t>
      </w:r>
      <w:hyperlink r:id="rId20" w:history="1">
        <w:r w:rsidRPr="005E65D2">
          <w:rPr>
            <w:rStyle w:val="Hyperlink"/>
          </w:rPr>
          <w:t>here</w:t>
        </w:r>
      </w:hyperlink>
      <w:r>
        <w:t xml:space="preserve">. </w:t>
      </w:r>
    </w:p>
    <w:p w14:paraId="54FFD409" w14:textId="77777777" w:rsidR="00473F10" w:rsidRDefault="00473F10" w:rsidP="00473F10">
      <w:pPr>
        <w:pStyle w:val="Heading1"/>
      </w:pPr>
      <w:r>
        <w:t>R</w:t>
      </w:r>
    </w:p>
    <w:p w14:paraId="5299E323" w14:textId="5C041604" w:rsidR="00084616" w:rsidRDefault="00084616" w:rsidP="00473F10">
      <w:pPr>
        <w:pStyle w:val="Heading2"/>
      </w:pPr>
      <w:proofErr w:type="spellStart"/>
      <w:proofErr w:type="gramStart"/>
      <w:r>
        <w:t>data.table</w:t>
      </w:r>
      <w:proofErr w:type="spellEnd"/>
      <w:proofErr w:type="gramEnd"/>
    </w:p>
    <w:p w14:paraId="23CD8E84" w14:textId="0DBE4B26" w:rsidR="00084616" w:rsidRDefault="00084616" w:rsidP="00084616">
      <w:proofErr w:type="gramStart"/>
      <w:r>
        <w:t>cheat</w:t>
      </w:r>
      <w:proofErr w:type="gramEnd"/>
      <w:r>
        <w:t xml:space="preserve"> sheet: </w:t>
      </w:r>
      <w:hyperlink r:id="rId21" w:history="1">
        <w:r w:rsidRPr="00084616">
          <w:rPr>
            <w:rStyle w:val="Hyperlink"/>
          </w:rPr>
          <w:t>here.</w:t>
        </w:r>
      </w:hyperlink>
    </w:p>
    <w:p w14:paraId="738B13D5" w14:textId="079B3219" w:rsidR="00084616" w:rsidRPr="00084616" w:rsidRDefault="00084616" w:rsidP="00084616">
      <w:r>
        <w:t xml:space="preserve">Comparison between </w:t>
      </w:r>
      <w:proofErr w:type="spellStart"/>
      <w:r>
        <w:t>data.table</w:t>
      </w:r>
      <w:proofErr w:type="spellEnd"/>
      <w:r>
        <w:t xml:space="preserve"> and </w:t>
      </w:r>
      <w:proofErr w:type="spellStart"/>
      <w:r>
        <w:t>dplyr</w:t>
      </w:r>
      <w:proofErr w:type="spellEnd"/>
      <w:r>
        <w:t xml:space="preserve">: </w:t>
      </w:r>
      <w:hyperlink r:id="rId22" w:history="1">
        <w:r w:rsidRPr="00084616">
          <w:rPr>
            <w:rStyle w:val="Hyperlink"/>
          </w:rPr>
          <w:t>here</w:t>
        </w:r>
      </w:hyperlink>
    </w:p>
    <w:p w14:paraId="7576414C" w14:textId="77777777" w:rsidR="00473F10" w:rsidRDefault="00473F10" w:rsidP="00473F10">
      <w:pPr>
        <w:pStyle w:val="Heading2"/>
      </w:pPr>
      <w:r>
        <w:t>Data Types</w:t>
      </w:r>
    </w:p>
    <w:p w14:paraId="54B3ED41" w14:textId="77777777" w:rsidR="00473F10" w:rsidRDefault="00473F10" w:rsidP="00473F10">
      <w:pPr>
        <w:pStyle w:val="ListBullet"/>
      </w:pPr>
      <w:proofErr w:type="gramStart"/>
      <w:r>
        <w:t>vectors</w:t>
      </w:r>
      <w:proofErr w:type="gramEnd"/>
      <w:r>
        <w:t xml:space="preserve">: 1D collection of values of the </w:t>
      </w:r>
      <w:r>
        <w:rPr>
          <w:b/>
        </w:rPr>
        <w:t xml:space="preserve">same </w:t>
      </w:r>
      <w:r>
        <w:t>type.</w:t>
      </w:r>
    </w:p>
    <w:p w14:paraId="15A1BF24" w14:textId="77777777" w:rsidR="00473F10" w:rsidRDefault="00473F10" w:rsidP="00473F10">
      <w:pPr>
        <w:pStyle w:val="ListBullet"/>
      </w:pPr>
      <w:proofErr w:type="gramStart"/>
      <w:r>
        <w:t>matrices</w:t>
      </w:r>
      <w:proofErr w:type="gramEnd"/>
      <w:r>
        <w:t xml:space="preserve">: 2D collection of values of the </w:t>
      </w:r>
      <w:r>
        <w:rPr>
          <w:b/>
        </w:rPr>
        <w:t xml:space="preserve">same </w:t>
      </w:r>
      <w:r w:rsidRPr="00E01FDF">
        <w:t>type.</w:t>
      </w:r>
    </w:p>
    <w:p w14:paraId="792E8A76" w14:textId="77777777" w:rsidR="00473F10" w:rsidRDefault="00473F10" w:rsidP="00473F10">
      <w:pPr>
        <w:pStyle w:val="ListBullet"/>
      </w:pPr>
      <w:proofErr w:type="gramStart"/>
      <w:r>
        <w:t>arrays</w:t>
      </w:r>
      <w:proofErr w:type="gramEnd"/>
      <w:r>
        <w:t xml:space="preserve">: 3+ dimension collection of values of the </w:t>
      </w:r>
      <w:r>
        <w:rPr>
          <w:b/>
        </w:rPr>
        <w:t xml:space="preserve">same </w:t>
      </w:r>
      <w:r>
        <w:t xml:space="preserve">type. </w:t>
      </w:r>
    </w:p>
    <w:p w14:paraId="0982CE87" w14:textId="77777777" w:rsidR="00473F10" w:rsidRDefault="00473F10" w:rsidP="00473F10">
      <w:pPr>
        <w:pStyle w:val="ListBullet"/>
      </w:pPr>
      <w:proofErr w:type="spellStart"/>
      <w:proofErr w:type="gramStart"/>
      <w:r>
        <w:t>data.frame</w:t>
      </w:r>
      <w:proofErr w:type="spellEnd"/>
      <w:proofErr w:type="gramEnd"/>
      <w:r>
        <w:t xml:space="preserve">: 2D collection of values, allowing </w:t>
      </w:r>
      <w:r>
        <w:rPr>
          <w:b/>
        </w:rPr>
        <w:t xml:space="preserve">different </w:t>
      </w:r>
      <w:r>
        <w:t>types.</w:t>
      </w:r>
    </w:p>
    <w:p w14:paraId="7A39B5AE" w14:textId="77777777" w:rsidR="00473F10" w:rsidRDefault="00473F10" w:rsidP="00473F10">
      <w:pPr>
        <w:pStyle w:val="ListBullet"/>
      </w:pPr>
      <w:proofErr w:type="gramStart"/>
      <w:r>
        <w:t>lists</w:t>
      </w:r>
      <w:proofErr w:type="gramEnd"/>
      <w:r>
        <w:t xml:space="preserve">: 1D collection of </w:t>
      </w:r>
      <w:r w:rsidRPr="00E01FDF">
        <w:rPr>
          <w:b/>
        </w:rPr>
        <w:t>different objects</w:t>
      </w:r>
      <w:r>
        <w:t xml:space="preserve">, be it </w:t>
      </w:r>
      <w:proofErr w:type="spellStart"/>
      <w:r>
        <w:t>data.frames</w:t>
      </w:r>
      <w:proofErr w:type="spellEnd"/>
      <w:r>
        <w:t xml:space="preserve">, lists, etc.. </w:t>
      </w:r>
    </w:p>
    <w:p w14:paraId="12FBCD99" w14:textId="77777777" w:rsidR="00473F10" w:rsidRDefault="00473F10" w:rsidP="00473F10">
      <w:pPr>
        <w:pStyle w:val="ListBullet"/>
      </w:pPr>
      <w:proofErr w:type="gramStart"/>
      <w:r>
        <w:t>factors</w:t>
      </w:r>
      <w:proofErr w:type="gramEnd"/>
      <w:r>
        <w:t xml:space="preserve">: 1D collection of </w:t>
      </w:r>
      <w:proofErr w:type="spellStart"/>
      <w:r w:rsidRPr="00E01FDF">
        <w:rPr>
          <w:b/>
        </w:rPr>
        <w:t>nomial</w:t>
      </w:r>
      <w:proofErr w:type="spellEnd"/>
      <w:r>
        <w:t xml:space="preserve"> values. </w:t>
      </w:r>
    </w:p>
    <w:p w14:paraId="610B23F2" w14:textId="77777777" w:rsidR="00473F10" w:rsidRDefault="00473F10" w:rsidP="00473F10">
      <w:pPr>
        <w:pStyle w:val="ListBullet"/>
      </w:pPr>
      <w:proofErr w:type="gramStart"/>
      <w:r>
        <w:t>more</w:t>
      </w:r>
      <w:proofErr w:type="gramEnd"/>
      <w:r>
        <w:t xml:space="preserve"> info: </w:t>
      </w:r>
      <w:hyperlink r:id="rId23" w:history="1">
        <w:r w:rsidRPr="00A32BFD">
          <w:rPr>
            <w:rStyle w:val="Hyperlink"/>
          </w:rPr>
          <w:t>here</w:t>
        </w:r>
      </w:hyperlink>
      <w:r>
        <w:t xml:space="preserve">. </w:t>
      </w:r>
    </w:p>
    <w:p w14:paraId="5248AF38" w14:textId="77777777" w:rsidR="00473F10" w:rsidRDefault="00473F10" w:rsidP="00473F10">
      <w:pPr>
        <w:pStyle w:val="Heading2"/>
      </w:pPr>
      <w:proofErr w:type="spellStart"/>
      <w:proofErr w:type="gramStart"/>
      <w:r>
        <w:t>dplyr</w:t>
      </w:r>
      <w:proofErr w:type="spellEnd"/>
      <w:proofErr w:type="gramEnd"/>
    </w:p>
    <w:p w14:paraId="4976D0A8" w14:textId="77777777" w:rsidR="00473F10" w:rsidRDefault="00473F10" w:rsidP="00473F10">
      <w:pPr>
        <w:pStyle w:val="ListBullet"/>
      </w:pPr>
      <w:proofErr w:type="gramStart"/>
      <w:r>
        <w:t>filter</w:t>
      </w:r>
      <w:proofErr w:type="gramEnd"/>
      <w:r>
        <w:t>(): select rows by condition</w:t>
      </w:r>
    </w:p>
    <w:p w14:paraId="6E2FAAA6" w14:textId="77777777" w:rsidR="00473F10" w:rsidRDefault="00473F10" w:rsidP="00473F10">
      <w:pPr>
        <w:pStyle w:val="ListBullet"/>
      </w:pPr>
      <w:proofErr w:type="gramStart"/>
      <w:r>
        <w:t>slice</w:t>
      </w:r>
      <w:proofErr w:type="gramEnd"/>
      <w:r>
        <w:t>(): select rows by index</w:t>
      </w:r>
    </w:p>
    <w:p w14:paraId="35B2988B" w14:textId="77777777" w:rsidR="00473F10" w:rsidRDefault="00473F10" w:rsidP="00473F10">
      <w:pPr>
        <w:pStyle w:val="ListBullet"/>
      </w:pPr>
      <w:proofErr w:type="gramStart"/>
      <w:r>
        <w:t>select</w:t>
      </w:r>
      <w:proofErr w:type="gramEnd"/>
      <w:r>
        <w:t>(): subset columns</w:t>
      </w:r>
    </w:p>
    <w:p w14:paraId="1F92D840" w14:textId="77777777" w:rsidR="00473F10" w:rsidRDefault="00473F10" w:rsidP="00473F10">
      <w:pPr>
        <w:pStyle w:val="ListBullet"/>
      </w:pPr>
      <w:proofErr w:type="gramStart"/>
      <w:r>
        <w:t>rename</w:t>
      </w:r>
      <w:proofErr w:type="gramEnd"/>
      <w:r>
        <w:t xml:space="preserve">(): rename columns </w:t>
      </w:r>
    </w:p>
    <w:p w14:paraId="5F7EDB3A" w14:textId="77777777" w:rsidR="00473F10" w:rsidRDefault="00473F10" w:rsidP="00473F10">
      <w:pPr>
        <w:pStyle w:val="ListBullet"/>
      </w:pPr>
      <w:proofErr w:type="gramStart"/>
      <w:r>
        <w:t>arrange</w:t>
      </w:r>
      <w:proofErr w:type="gramEnd"/>
      <w:r>
        <w:t>(): order rows by value</w:t>
      </w:r>
    </w:p>
    <w:p w14:paraId="20AD20F4" w14:textId="77777777" w:rsidR="00473F10" w:rsidRDefault="00473F10" w:rsidP="00473F10">
      <w:pPr>
        <w:pStyle w:val="ListBullet"/>
      </w:pPr>
      <w:proofErr w:type="gramStart"/>
      <w:r>
        <w:t>mutate</w:t>
      </w:r>
      <w:proofErr w:type="gramEnd"/>
      <w:r>
        <w:t xml:space="preserve">(): create new columns that are results of operations on existing columns. </w:t>
      </w:r>
    </w:p>
    <w:p w14:paraId="2CD60529" w14:textId="77777777" w:rsidR="00473F10" w:rsidRDefault="00473F10" w:rsidP="00473F10">
      <w:pPr>
        <w:pStyle w:val="ListBullet"/>
      </w:pPr>
      <w:proofErr w:type="gramStart"/>
      <w:r>
        <w:t>transmute</w:t>
      </w:r>
      <w:proofErr w:type="gramEnd"/>
      <w:r>
        <w:t>(): similar to mutate() but only returns new columns</w:t>
      </w:r>
    </w:p>
    <w:p w14:paraId="2990CB8A" w14:textId="77777777" w:rsidR="00473F10" w:rsidRDefault="00473F10" w:rsidP="00473F10">
      <w:pPr>
        <w:pStyle w:val="ListBullet"/>
      </w:pPr>
      <w:proofErr w:type="spellStart"/>
      <w:proofErr w:type="gramStart"/>
      <w:r>
        <w:t>summarise</w:t>
      </w:r>
      <w:proofErr w:type="spellEnd"/>
      <w:proofErr w:type="gramEnd"/>
      <w:r>
        <w:t xml:space="preserve">(): as name suggests.. </w:t>
      </w:r>
    </w:p>
    <w:p w14:paraId="32DD3836" w14:textId="77777777" w:rsidR="00473F10" w:rsidRDefault="00473F10" w:rsidP="00473F10">
      <w:pPr>
        <w:pStyle w:val="ListBullet"/>
      </w:pPr>
      <w:proofErr w:type="spellStart"/>
      <w:proofErr w:type="gramStart"/>
      <w:r>
        <w:t>sample</w:t>
      </w:r>
      <w:proofErr w:type="gramEnd"/>
      <w:r>
        <w:t>_n</w:t>
      </w:r>
      <w:proofErr w:type="spellEnd"/>
      <w:r>
        <w:t xml:space="preserve">(): sample n items </w:t>
      </w:r>
    </w:p>
    <w:p w14:paraId="6BC2499B" w14:textId="77777777" w:rsidR="00473F10" w:rsidRDefault="00473F10" w:rsidP="00473F10">
      <w:pPr>
        <w:pStyle w:val="ListBullet"/>
      </w:pPr>
      <w:proofErr w:type="spellStart"/>
      <w:proofErr w:type="gramStart"/>
      <w:r>
        <w:t>sample</w:t>
      </w:r>
      <w:proofErr w:type="gramEnd"/>
      <w:r>
        <w:t>_frac</w:t>
      </w:r>
      <w:proofErr w:type="spellEnd"/>
      <w:r>
        <w:t>(): sample a fraction</w:t>
      </w:r>
    </w:p>
    <w:p w14:paraId="178E9EEB" w14:textId="77777777" w:rsidR="00473F10" w:rsidRDefault="00473F10" w:rsidP="00473F10">
      <w:pPr>
        <w:pStyle w:val="ListBullet"/>
      </w:pPr>
      <w:proofErr w:type="spellStart"/>
      <w:proofErr w:type="gramStart"/>
      <w:r>
        <w:t>group</w:t>
      </w:r>
      <w:proofErr w:type="gramEnd"/>
      <w:r>
        <w:t>_by</w:t>
      </w:r>
      <w:proofErr w:type="spellEnd"/>
      <w:r>
        <w:t xml:space="preserve">(): as name suggests… </w:t>
      </w:r>
    </w:p>
    <w:p w14:paraId="214E442B" w14:textId="1DA633FC" w:rsidR="00084616" w:rsidRPr="00520C72" w:rsidRDefault="00473F10" w:rsidP="00520C72">
      <w:pPr>
        <w:pStyle w:val="ListBullet"/>
        <w:numPr>
          <w:ilvl w:val="0"/>
          <w:numId w:val="0"/>
        </w:numPr>
        <w:ind w:left="360" w:hanging="360"/>
        <w:rPr>
          <w:color w:val="0000FF" w:themeColor="hyperlink"/>
          <w:u w:val="single"/>
        </w:rPr>
      </w:pPr>
      <w:r>
        <w:t xml:space="preserve">Get started: </w:t>
      </w:r>
      <w:hyperlink r:id="rId24" w:history="1">
        <w:r w:rsidRPr="00471D7C">
          <w:rPr>
            <w:rStyle w:val="Hyperlink"/>
          </w:rPr>
          <w:t>here</w:t>
        </w:r>
      </w:hyperlink>
    </w:p>
    <w:p w14:paraId="611D51E9" w14:textId="07AF90CF" w:rsidR="00F267EE" w:rsidRDefault="00F267EE" w:rsidP="00F267EE">
      <w:pPr>
        <w:pStyle w:val="Heading2"/>
      </w:pPr>
      <w:proofErr w:type="gramStart"/>
      <w:r>
        <w:t>distributional</w:t>
      </w:r>
      <w:proofErr w:type="gramEnd"/>
      <w:r>
        <w:t xml:space="preserve"> functions </w:t>
      </w:r>
    </w:p>
    <w:p w14:paraId="0C251BEC" w14:textId="2F46ED6E" w:rsidR="00520C72" w:rsidRDefault="00520C72" w:rsidP="00520C72">
      <w:pPr>
        <w:pStyle w:val="ListBullet"/>
      </w:pPr>
      <w:proofErr w:type="gramStart"/>
      <w:r>
        <w:t>normal</w:t>
      </w:r>
      <w:proofErr w:type="gramEnd"/>
      <w:r>
        <w:t xml:space="preserve"> distribution: </w:t>
      </w:r>
      <w:proofErr w:type="spellStart"/>
      <w:r>
        <w:t>rnorm</w:t>
      </w:r>
      <w:proofErr w:type="spellEnd"/>
      <w:r>
        <w:t xml:space="preserve">(), </w:t>
      </w:r>
      <w:proofErr w:type="spellStart"/>
      <w:r>
        <w:t>dnorm</w:t>
      </w:r>
      <w:proofErr w:type="spellEnd"/>
      <w:r>
        <w:t xml:space="preserve">(), </w:t>
      </w:r>
      <w:proofErr w:type="spellStart"/>
      <w:r>
        <w:t>pnorm</w:t>
      </w:r>
      <w:proofErr w:type="spellEnd"/>
      <w:r>
        <w:t xml:space="preserve">(), </w:t>
      </w:r>
      <w:proofErr w:type="spellStart"/>
      <w:r>
        <w:t>qnorm</w:t>
      </w:r>
      <w:proofErr w:type="spellEnd"/>
      <w:r>
        <w:t>()</w:t>
      </w:r>
    </w:p>
    <w:p w14:paraId="4F0F711F" w14:textId="63638C5B" w:rsidR="00520C72" w:rsidRDefault="00520C72" w:rsidP="00520C72">
      <w:pPr>
        <w:pStyle w:val="ListBullet"/>
      </w:pPr>
      <w:proofErr w:type="gramStart"/>
      <w:r>
        <w:t>factors</w:t>
      </w:r>
      <w:proofErr w:type="gramEnd"/>
      <w:r>
        <w:t xml:space="preserve">: </w:t>
      </w:r>
      <w:proofErr w:type="spellStart"/>
      <w:r>
        <w:t>gl</w:t>
      </w:r>
      <w:proofErr w:type="spellEnd"/>
      <w:r>
        <w:t>()</w:t>
      </w:r>
    </w:p>
    <w:p w14:paraId="7D0C6196" w14:textId="10F90B04" w:rsidR="00520C72" w:rsidRPr="00520C72" w:rsidRDefault="00520C72" w:rsidP="00520C72">
      <w:pPr>
        <w:pStyle w:val="ListBullet"/>
      </w:pPr>
      <w:r>
        <w:t xml:space="preserve">… </w:t>
      </w:r>
    </w:p>
    <w:p w14:paraId="4863B34A" w14:textId="77777777" w:rsidR="00473F10" w:rsidRDefault="00473F10" w:rsidP="00473F10">
      <w:pPr>
        <w:pStyle w:val="Heading2"/>
        <w:ind w:left="720" w:hanging="720"/>
      </w:pPr>
      <w:r>
        <w:t>Exception Handling</w:t>
      </w:r>
    </w:p>
    <w:p w14:paraId="33E208F5" w14:textId="77777777" w:rsidR="00473F10" w:rsidRDefault="00473F10" w:rsidP="00473F10">
      <w:pPr>
        <w:pStyle w:val="Heading3"/>
      </w:pPr>
      <w:r w:rsidRPr="00177080">
        <w:t>Assertions</w:t>
      </w:r>
    </w:p>
    <w:p w14:paraId="017E6823" w14:textId="77777777" w:rsidR="00473F10" w:rsidRDefault="00473F10" w:rsidP="00473F10">
      <w:proofErr w:type="spellStart"/>
      <w:proofErr w:type="gramStart"/>
      <w:r>
        <w:t>assertthat</w:t>
      </w:r>
      <w:proofErr w:type="spellEnd"/>
      <w:proofErr w:type="gramEnd"/>
      <w:r>
        <w:t xml:space="preserve"> package from Hadley. </w:t>
      </w:r>
    </w:p>
    <w:p w14:paraId="696DC4FA" w14:textId="77777777" w:rsidR="00473F10" w:rsidRDefault="00473F10" w:rsidP="00473F10">
      <w:pPr>
        <w:pStyle w:val="Heading3"/>
      </w:pPr>
      <w:r>
        <w:t xml:space="preserve">Try-Catch </w:t>
      </w:r>
    </w:p>
    <w:p w14:paraId="332AA8DA" w14:textId="77777777" w:rsidR="00473F10" w:rsidRDefault="00473F10" w:rsidP="00473F10">
      <w:r>
        <w:t>TBD.</w:t>
      </w:r>
    </w:p>
    <w:p w14:paraId="069C8612" w14:textId="77777777" w:rsidR="00473F10" w:rsidRDefault="00473F10" w:rsidP="00473F10">
      <w:r>
        <w:t xml:space="preserve">Nice </w:t>
      </w:r>
      <w:hyperlink r:id="rId25" w:history="1">
        <w:r w:rsidRPr="005505F0">
          <w:rPr>
            <w:rStyle w:val="Hyperlink"/>
          </w:rPr>
          <w:t>blog</w:t>
        </w:r>
      </w:hyperlink>
    </w:p>
    <w:p w14:paraId="3DD00FF8" w14:textId="77777777" w:rsidR="00473F10" w:rsidRDefault="00473F10" w:rsidP="00473F10"/>
    <w:p w14:paraId="7201761B" w14:textId="77777777" w:rsidR="00473F10" w:rsidRPr="008521CC" w:rsidRDefault="00473F10" w:rsidP="00473F10"/>
    <w:p w14:paraId="3D1CE1EB" w14:textId="77777777" w:rsidR="00473F10" w:rsidRPr="00B62FBA" w:rsidRDefault="00473F10" w:rsidP="00473F10">
      <w:pPr>
        <w:pStyle w:val="Heading2"/>
      </w:pPr>
      <w:r>
        <w:t xml:space="preserve">How To Make An R Package </w:t>
      </w:r>
    </w:p>
    <w:p w14:paraId="1813D4CE" w14:textId="77777777" w:rsidR="00473F10" w:rsidRDefault="00473F10" w:rsidP="00473F10">
      <w:r>
        <w:t xml:space="preserve">You can make your own R package! It can be done under an hour using the instructions here: </w:t>
      </w:r>
      <w:hyperlink r:id="rId26" w:history="1">
        <w:r w:rsidRPr="00587F3C">
          <w:rPr>
            <w:rStyle w:val="Hyperlink"/>
          </w:rPr>
          <w:t>link</w:t>
        </w:r>
      </w:hyperlink>
    </w:p>
    <w:p w14:paraId="4BD7B3E8" w14:textId="77777777" w:rsidR="00473F10" w:rsidRDefault="00473F10" w:rsidP="00473F10"/>
    <w:p w14:paraId="2D1DB9A7" w14:textId="77777777" w:rsidR="00473F10" w:rsidRDefault="00473F10" w:rsidP="00473F10">
      <w:r>
        <w:t xml:space="preserve">If you’d like to delve deeper into making your package, Hadley Wickham wrote a </w:t>
      </w:r>
      <w:hyperlink r:id="rId27" w:history="1">
        <w:r w:rsidRPr="00FA1874">
          <w:rPr>
            <w:rStyle w:val="Hyperlink"/>
          </w:rPr>
          <w:t>book</w:t>
        </w:r>
      </w:hyperlink>
      <w:r>
        <w:t xml:space="preserve"> on this subject.  </w:t>
      </w:r>
    </w:p>
    <w:p w14:paraId="6868047F" w14:textId="77777777" w:rsidR="00473F10" w:rsidRDefault="00473F10" w:rsidP="00473F10"/>
    <w:p w14:paraId="79816B41" w14:textId="77777777" w:rsidR="00473F10" w:rsidRDefault="00473F10" w:rsidP="00473F10">
      <w:r>
        <w:t xml:space="preserve">In this tutorial, I am quoting the bare minimum of the essential components from creating and documenting your package, to pushing your package onto </w:t>
      </w:r>
      <w:proofErr w:type="spellStart"/>
      <w:r>
        <w:t>Github</w:t>
      </w:r>
      <w:proofErr w:type="spellEnd"/>
      <w:r>
        <w:t xml:space="preserve">. In addition, I am teaching by way of examples. </w:t>
      </w:r>
      <w:proofErr w:type="gramStart"/>
      <w:r>
        <w:t>If you would like your own package just switch out some variables in the examples.</w:t>
      </w:r>
      <w:proofErr w:type="gramEnd"/>
    </w:p>
    <w:p w14:paraId="74FC84C3" w14:textId="77777777" w:rsidR="00473F10" w:rsidRDefault="00473F10" w:rsidP="00473F10"/>
    <w:p w14:paraId="167E1944" w14:textId="77777777" w:rsidR="00473F10" w:rsidRDefault="00473F10" w:rsidP="00473F10">
      <w:pPr>
        <w:pStyle w:val="Heading3"/>
      </w:pPr>
      <w:r>
        <w:t>Setup</w:t>
      </w:r>
    </w:p>
    <w:p w14:paraId="7E9BF2E2" w14:textId="77777777" w:rsidR="00473F10" w:rsidRDefault="00473F10" w:rsidP="00473F10"/>
    <w:p w14:paraId="3FC1B63F" w14:textId="77777777" w:rsidR="00473F10" w:rsidRDefault="00473F10" w:rsidP="00473F10">
      <w:r>
        <w:t xml:space="preserve">Install required packages: </w:t>
      </w:r>
    </w:p>
    <w:p w14:paraId="05796954" w14:textId="77777777" w:rsidR="00473F10" w:rsidRDefault="00473F10" w:rsidP="00473F10"/>
    <w:p w14:paraId="1DCA7836" w14:textId="77777777" w:rsidR="00473F10" w:rsidRDefault="00473F10" w:rsidP="00473F10">
      <w:pPr>
        <w:pBdr>
          <w:top w:val="single" w:sz="4" w:space="1" w:color="auto"/>
          <w:left w:val="single" w:sz="4" w:space="4" w:color="auto"/>
          <w:bottom w:val="single" w:sz="4" w:space="1" w:color="auto"/>
          <w:right w:val="single" w:sz="4" w:space="4" w:color="auto"/>
        </w:pBdr>
      </w:pPr>
      <w:proofErr w:type="spellStart"/>
      <w:proofErr w:type="gramStart"/>
      <w:r>
        <w:t>install.packages</w:t>
      </w:r>
      <w:proofErr w:type="spellEnd"/>
      <w:proofErr w:type="gramEnd"/>
      <w:r>
        <w:t>(c("</w:t>
      </w:r>
      <w:proofErr w:type="spellStart"/>
      <w:r w:rsidRPr="00282C30">
        <w:t>devtools</w:t>
      </w:r>
      <w:proofErr w:type="spellEnd"/>
      <w:r w:rsidRPr="00282C30">
        <w:t>", "roxygen2", "</w:t>
      </w:r>
      <w:proofErr w:type="spellStart"/>
      <w:r w:rsidRPr="00282C30">
        <w:t>testthat</w:t>
      </w:r>
      <w:proofErr w:type="spellEnd"/>
      <w:r w:rsidRPr="00282C30">
        <w:t>", "</w:t>
      </w:r>
      <w:proofErr w:type="spellStart"/>
      <w:r w:rsidRPr="00282C30">
        <w:t>knitr</w:t>
      </w:r>
      <w:proofErr w:type="spellEnd"/>
      <w:r w:rsidRPr="00282C30">
        <w:t>"))</w:t>
      </w:r>
    </w:p>
    <w:p w14:paraId="7B726809" w14:textId="77777777" w:rsidR="00473F10" w:rsidRDefault="00473F10" w:rsidP="00473F10"/>
    <w:p w14:paraId="6F0E18DA" w14:textId="77777777" w:rsidR="00473F10" w:rsidRDefault="00473F10" w:rsidP="00473F10">
      <w:r>
        <w:t xml:space="preserve">Creating an R package called </w:t>
      </w:r>
      <w:proofErr w:type="spellStart"/>
      <w:r>
        <w:t>brt</w:t>
      </w:r>
      <w:proofErr w:type="spellEnd"/>
      <w:r>
        <w:t xml:space="preserve"> under "~/</w:t>
      </w:r>
      <w:proofErr w:type="spellStart"/>
      <w:r>
        <w:t>brt</w:t>
      </w:r>
      <w:proofErr w:type="spellEnd"/>
      <w:r>
        <w:t>":</w:t>
      </w:r>
    </w:p>
    <w:p w14:paraId="0ADC5F81" w14:textId="77777777" w:rsidR="00473F10" w:rsidRDefault="00473F10" w:rsidP="00473F10"/>
    <w:p w14:paraId="43489887" w14:textId="77777777" w:rsidR="00473F10" w:rsidRDefault="00473F10" w:rsidP="00473F10">
      <w:pPr>
        <w:pBdr>
          <w:top w:val="single" w:sz="4" w:space="1" w:color="auto"/>
          <w:left w:val="single" w:sz="4" w:space="4" w:color="auto"/>
          <w:bottom w:val="single" w:sz="4" w:space="1" w:color="auto"/>
          <w:right w:val="single" w:sz="4" w:space="4" w:color="auto"/>
        </w:pBdr>
      </w:pPr>
      <w:proofErr w:type="spellStart"/>
      <w:proofErr w:type="gramStart"/>
      <w:r w:rsidRPr="00B3218B">
        <w:t>devtools</w:t>
      </w:r>
      <w:proofErr w:type="spellEnd"/>
      <w:proofErr w:type="gramEnd"/>
      <w:r w:rsidRPr="00B3218B">
        <w:t>::create('~/</w:t>
      </w:r>
      <w:proofErr w:type="spellStart"/>
      <w:r w:rsidRPr="00B3218B">
        <w:t>brt</w:t>
      </w:r>
      <w:proofErr w:type="spellEnd"/>
      <w:r w:rsidRPr="00B3218B">
        <w:t>')</w:t>
      </w:r>
    </w:p>
    <w:p w14:paraId="53104384" w14:textId="77777777" w:rsidR="00473F10" w:rsidRDefault="00473F10" w:rsidP="00473F10"/>
    <w:p w14:paraId="31FAFBF1" w14:textId="77777777" w:rsidR="00473F10" w:rsidRDefault="00473F10" w:rsidP="00473F10">
      <w:r>
        <w:t>A few shortcuts to memorize:</w:t>
      </w:r>
    </w:p>
    <w:p w14:paraId="04A00FFD" w14:textId="77777777" w:rsidR="00473F10" w:rsidRDefault="00473F10" w:rsidP="00473F10">
      <w:pPr>
        <w:pStyle w:val="ListBullet"/>
      </w:pPr>
      <w:proofErr w:type="spellStart"/>
      <w:r>
        <w:t>Cmd</w:t>
      </w:r>
      <w:proofErr w:type="spellEnd"/>
      <w:r>
        <w:t xml:space="preserve"> + Shift + B: build and reload</w:t>
      </w:r>
    </w:p>
    <w:p w14:paraId="0B9222AC" w14:textId="77777777" w:rsidR="00473F10" w:rsidRDefault="00473F10" w:rsidP="00473F10">
      <w:pPr>
        <w:pStyle w:val="ListBullet"/>
      </w:pPr>
      <w:proofErr w:type="spellStart"/>
      <w:r>
        <w:t>Cmd</w:t>
      </w:r>
      <w:proofErr w:type="spellEnd"/>
      <w:r>
        <w:t xml:space="preserve"> + Shift + L: load all functions</w:t>
      </w:r>
    </w:p>
    <w:p w14:paraId="0048D816" w14:textId="77777777" w:rsidR="00473F10" w:rsidRDefault="00473F10" w:rsidP="00473F10">
      <w:pPr>
        <w:pStyle w:val="ListBullet"/>
        <w:numPr>
          <w:ilvl w:val="0"/>
          <w:numId w:val="0"/>
        </w:numPr>
        <w:ind w:left="360" w:hanging="360"/>
      </w:pPr>
      <w:r>
        <w:t xml:space="preserve">After modifying a function, use these two shortcuts to renew your package content. </w:t>
      </w:r>
    </w:p>
    <w:p w14:paraId="05966EEE" w14:textId="77777777" w:rsidR="00473F10" w:rsidRDefault="00473F10" w:rsidP="00473F10">
      <w:pPr>
        <w:pStyle w:val="ListBullet"/>
        <w:numPr>
          <w:ilvl w:val="0"/>
          <w:numId w:val="0"/>
        </w:numPr>
        <w:ind w:left="360" w:hanging="360"/>
      </w:pPr>
    </w:p>
    <w:p w14:paraId="772A5702" w14:textId="77777777" w:rsidR="00473F10" w:rsidRDefault="00473F10" w:rsidP="00473F10">
      <w:pPr>
        <w:pStyle w:val="ListBullet"/>
        <w:numPr>
          <w:ilvl w:val="0"/>
          <w:numId w:val="0"/>
        </w:numPr>
        <w:ind w:left="360" w:hanging="360"/>
      </w:pPr>
    </w:p>
    <w:p w14:paraId="2E58D8EE" w14:textId="77777777" w:rsidR="00473F10" w:rsidRDefault="00473F10" w:rsidP="00473F10">
      <w:pPr>
        <w:pStyle w:val="ListBullet"/>
        <w:numPr>
          <w:ilvl w:val="0"/>
          <w:numId w:val="0"/>
        </w:numPr>
        <w:ind w:left="360" w:hanging="360"/>
      </w:pPr>
      <w:r>
        <w:t xml:space="preserve">To navigate to a function, you can either: </w:t>
      </w:r>
    </w:p>
    <w:p w14:paraId="2186F70F" w14:textId="77777777" w:rsidR="00473F10" w:rsidRDefault="00473F10" w:rsidP="00473F10">
      <w:pPr>
        <w:pStyle w:val="ListBullet"/>
      </w:pPr>
      <w:r>
        <w:t xml:space="preserve">Ctrl </w:t>
      </w:r>
      <w:proofErr w:type="gramStart"/>
      <w:r>
        <w:t>+ .</w:t>
      </w:r>
      <w:proofErr w:type="gramEnd"/>
      <w:r>
        <w:t xml:space="preserve"> </w:t>
      </w:r>
      <w:proofErr w:type="gramStart"/>
      <w:r>
        <w:t>and</w:t>
      </w:r>
      <w:proofErr w:type="gramEnd"/>
      <w:r>
        <w:t xml:space="preserve"> search</w:t>
      </w:r>
    </w:p>
    <w:p w14:paraId="51C0B0B2" w14:textId="77777777" w:rsidR="00473F10" w:rsidRDefault="00473F10" w:rsidP="00473F10">
      <w:pPr>
        <w:pStyle w:val="ListBullet"/>
      </w:pPr>
      <w:r>
        <w:t>Click on a function name and press F2</w:t>
      </w:r>
    </w:p>
    <w:p w14:paraId="684789FB" w14:textId="77777777" w:rsidR="00473F10" w:rsidRDefault="00473F10" w:rsidP="00473F10">
      <w:pPr>
        <w:pStyle w:val="ListBullet"/>
        <w:numPr>
          <w:ilvl w:val="0"/>
          <w:numId w:val="0"/>
        </w:numPr>
        <w:ind w:left="360" w:hanging="360"/>
      </w:pPr>
    </w:p>
    <w:p w14:paraId="1B8562EA" w14:textId="77777777" w:rsidR="00473F10" w:rsidRDefault="00473F10" w:rsidP="00473F10">
      <w:pPr>
        <w:pStyle w:val="ListBullet"/>
        <w:numPr>
          <w:ilvl w:val="0"/>
          <w:numId w:val="0"/>
        </w:numPr>
      </w:pPr>
      <w:r>
        <w:t xml:space="preserve">Library and package are two different concepts. A package is a bundle of R scripts. A package is a directory with packages. </w:t>
      </w:r>
    </w:p>
    <w:p w14:paraId="673060BB" w14:textId="77777777" w:rsidR="00473F10" w:rsidRDefault="00473F10" w:rsidP="00473F10"/>
    <w:p w14:paraId="45FBC8D7" w14:textId="77777777" w:rsidR="00473F10" w:rsidRDefault="00473F10" w:rsidP="00473F10">
      <w:pPr>
        <w:pStyle w:val="Heading3"/>
      </w:pPr>
      <w:r>
        <w:t xml:space="preserve">Dependencies </w:t>
      </w:r>
    </w:p>
    <w:p w14:paraId="6754B0F3" w14:textId="77777777" w:rsidR="00473F10" w:rsidRDefault="00473F10" w:rsidP="00473F10"/>
    <w:p w14:paraId="37155A1B" w14:textId="77777777" w:rsidR="00473F10" w:rsidRDefault="00473F10" w:rsidP="00473F10">
      <w:r>
        <w:t>To import a package, modify the import line in the DESCRIPTION file (start a import line if there isn't already one). Say I want to import the package '</w:t>
      </w:r>
      <w:proofErr w:type="spellStart"/>
      <w:r>
        <w:t>stringr</w:t>
      </w:r>
      <w:proofErr w:type="spellEnd"/>
      <w:r>
        <w:t xml:space="preserve">' and ggplot2, I would: </w:t>
      </w:r>
    </w:p>
    <w:p w14:paraId="492E9300" w14:textId="77777777" w:rsidR="00473F10" w:rsidRDefault="00473F10" w:rsidP="00473F10">
      <w:pPr>
        <w:pBdr>
          <w:top w:val="single" w:sz="4" w:space="1" w:color="auto"/>
          <w:left w:val="single" w:sz="4" w:space="4" w:color="auto"/>
          <w:bottom w:val="single" w:sz="4" w:space="1" w:color="auto"/>
          <w:right w:val="single" w:sz="4" w:space="4" w:color="auto"/>
        </w:pBdr>
      </w:pPr>
      <w:r>
        <w:t xml:space="preserve">Imports: </w:t>
      </w:r>
      <w:proofErr w:type="spellStart"/>
      <w:r>
        <w:t>stringr</w:t>
      </w:r>
      <w:proofErr w:type="spellEnd"/>
      <w:r>
        <w:t xml:space="preserve"> (&gt;= 0.6.2), ggplot2</w:t>
      </w:r>
    </w:p>
    <w:p w14:paraId="1ACA54FF" w14:textId="77777777" w:rsidR="00473F10" w:rsidRDefault="00473F10" w:rsidP="00473F10"/>
    <w:p w14:paraId="5F2B86FD" w14:textId="77777777" w:rsidR="00473F10" w:rsidRDefault="00473F10" w:rsidP="00473F10">
      <w:r>
        <w:t xml:space="preserve">The parenthesis following </w:t>
      </w:r>
      <w:proofErr w:type="spellStart"/>
      <w:r>
        <w:t>stringr</w:t>
      </w:r>
      <w:proofErr w:type="spellEnd"/>
      <w:r>
        <w:t xml:space="preserve"> specifies the minimum version. </w:t>
      </w:r>
    </w:p>
    <w:p w14:paraId="23E67546" w14:textId="77777777" w:rsidR="00473F10" w:rsidRDefault="00473F10" w:rsidP="00473F10"/>
    <w:p w14:paraId="5B2DBE58" w14:textId="77777777" w:rsidR="00473F10" w:rsidRDefault="00473F10" w:rsidP="00473F10">
      <w:proofErr w:type="spellStart"/>
      <w:r>
        <w:t>Everytime</w:t>
      </w:r>
      <w:proofErr w:type="spellEnd"/>
      <w:r>
        <w:t xml:space="preserve"> your package is </w:t>
      </w:r>
      <w:proofErr w:type="gramStart"/>
      <w:r>
        <w:t>attached,</w:t>
      </w:r>
      <w:proofErr w:type="gramEnd"/>
      <w:r>
        <w:t xml:space="preserve"> the packages you listed under imports will be </w:t>
      </w:r>
      <w:r w:rsidRPr="00EC1A34">
        <w:rPr>
          <w:b/>
        </w:rPr>
        <w:t>installed but not attached</w:t>
      </w:r>
      <w:r>
        <w:t xml:space="preserve">. In other words, you need to specify the package namespace </w:t>
      </w:r>
      <w:proofErr w:type="gramStart"/>
      <w:r>
        <w:t>using :</w:t>
      </w:r>
      <w:proofErr w:type="gramEnd"/>
      <w:r>
        <w:t>: to call functions under that package. E.g.:</w:t>
      </w:r>
    </w:p>
    <w:p w14:paraId="04EC0D7D" w14:textId="77777777" w:rsidR="00473F10" w:rsidRDefault="00473F10" w:rsidP="00473F10"/>
    <w:p w14:paraId="6ECE2DE1" w14:textId="77777777" w:rsidR="00473F10" w:rsidRDefault="00473F10" w:rsidP="00473F10">
      <w:pPr>
        <w:pBdr>
          <w:top w:val="single" w:sz="4" w:space="1" w:color="auto"/>
          <w:left w:val="single" w:sz="4" w:space="4" w:color="auto"/>
          <w:bottom w:val="single" w:sz="4" w:space="1" w:color="auto"/>
          <w:right w:val="single" w:sz="4" w:space="4" w:color="auto"/>
        </w:pBdr>
      </w:pPr>
      <w:proofErr w:type="spellStart"/>
      <w:proofErr w:type="gramStart"/>
      <w:r>
        <w:t>stringr</w:t>
      </w:r>
      <w:proofErr w:type="spellEnd"/>
      <w:proofErr w:type="gramEnd"/>
      <w:r>
        <w:t>::</w:t>
      </w:r>
      <w:proofErr w:type="spellStart"/>
      <w:r>
        <w:t>str_replace</w:t>
      </w:r>
      <w:proofErr w:type="spellEnd"/>
      <w:r>
        <w:t>()</w:t>
      </w:r>
    </w:p>
    <w:p w14:paraId="76C2F6CA" w14:textId="77777777" w:rsidR="00473F10" w:rsidRDefault="00473F10" w:rsidP="00473F10"/>
    <w:p w14:paraId="30828C82" w14:textId="77777777" w:rsidR="00473F10" w:rsidRDefault="00473F10" w:rsidP="00473F10">
      <w:r>
        <w:t xml:space="preserve">This is the recommended practice as it clearly shows which package the function is called from. However, if a function is </w:t>
      </w:r>
      <w:proofErr w:type="spellStart"/>
      <w:r>
        <w:t>repeatly</w:t>
      </w:r>
      <w:proofErr w:type="spellEnd"/>
      <w:r>
        <w:t xml:space="preserve"> called, you can choose to import its namespace in the file NAMESPACE. E.g.:</w:t>
      </w:r>
    </w:p>
    <w:p w14:paraId="1B552B13" w14:textId="77777777" w:rsidR="00473F10" w:rsidRDefault="00473F10" w:rsidP="00473F10"/>
    <w:p w14:paraId="2D623532" w14:textId="77777777" w:rsidR="00473F10" w:rsidRPr="00EC1A34" w:rsidRDefault="00473F10" w:rsidP="00473F10">
      <w:pPr>
        <w:pBdr>
          <w:top w:val="single" w:sz="4" w:space="1" w:color="auto"/>
          <w:left w:val="single" w:sz="4" w:space="4" w:color="auto"/>
          <w:bottom w:val="single" w:sz="4" w:space="1" w:color="auto"/>
          <w:right w:val="single" w:sz="4" w:space="4" w:color="auto"/>
        </w:pBdr>
      </w:pPr>
      <w:proofErr w:type="gramStart"/>
      <w:r w:rsidRPr="000866CF">
        <w:t>import</w:t>
      </w:r>
      <w:proofErr w:type="gramEnd"/>
      <w:r w:rsidRPr="000866CF">
        <w:t>(</w:t>
      </w:r>
      <w:proofErr w:type="spellStart"/>
      <w:r w:rsidRPr="000866CF">
        <w:t>stringr</w:t>
      </w:r>
      <w:proofErr w:type="spellEnd"/>
      <w:r w:rsidRPr="000866CF">
        <w:t>)</w:t>
      </w:r>
    </w:p>
    <w:p w14:paraId="2B9F88F8" w14:textId="77777777" w:rsidR="00473F10" w:rsidRDefault="00473F10" w:rsidP="00473F10"/>
    <w:p w14:paraId="225668B7" w14:textId="77777777" w:rsidR="00473F10" w:rsidRDefault="00473F10" w:rsidP="00473F10">
      <w:r>
        <w:t xml:space="preserve">After this import, you can call functions without referring to their package names anymore. </w:t>
      </w:r>
    </w:p>
    <w:p w14:paraId="67FBE70E" w14:textId="77777777" w:rsidR="00473F10" w:rsidRDefault="00473F10" w:rsidP="00473F10"/>
    <w:p w14:paraId="45DBF53A" w14:textId="77777777" w:rsidR="00473F10" w:rsidRDefault="00473F10" w:rsidP="00473F10">
      <w:pPr>
        <w:pStyle w:val="Heading3"/>
      </w:pPr>
      <w:r>
        <w:t>Documenting Functions</w:t>
      </w:r>
    </w:p>
    <w:p w14:paraId="225B968D" w14:textId="77777777" w:rsidR="00473F10" w:rsidRDefault="00473F10" w:rsidP="00473F10">
      <w:r>
        <w:t xml:space="preserve">By way of example, if I want to document my function </w:t>
      </w:r>
      <w:proofErr w:type="spellStart"/>
      <w:proofErr w:type="gramStart"/>
      <w:r>
        <w:t>panel.cor</w:t>
      </w:r>
      <w:proofErr w:type="spellEnd"/>
      <w:r>
        <w:t>(</w:t>
      </w:r>
      <w:proofErr w:type="gramEnd"/>
      <w:r>
        <w:t xml:space="preserve">), I would add the following lines preceding the function definition. </w:t>
      </w:r>
    </w:p>
    <w:p w14:paraId="2EAB68F4" w14:textId="77777777" w:rsidR="00473F10" w:rsidRDefault="00473F10" w:rsidP="00473F10"/>
    <w:p w14:paraId="00E6284B" w14:textId="77777777" w:rsidR="00473F10" w:rsidRDefault="00473F10" w:rsidP="00473F10">
      <w:pPr>
        <w:pBdr>
          <w:top w:val="single" w:sz="4" w:space="1" w:color="auto"/>
          <w:left w:val="single" w:sz="4" w:space="4" w:color="auto"/>
          <w:bottom w:val="single" w:sz="4" w:space="1" w:color="auto"/>
          <w:right w:val="single" w:sz="4" w:space="4" w:color="auto"/>
        </w:pBdr>
      </w:pPr>
      <w:r>
        <w:t xml:space="preserve">#' Display correlation on </w:t>
      </w:r>
      <w:proofErr w:type="gramStart"/>
      <w:r>
        <w:t>pairs(</w:t>
      </w:r>
      <w:proofErr w:type="gramEnd"/>
      <w:r>
        <w:t>) function.</w:t>
      </w:r>
    </w:p>
    <w:p w14:paraId="18A47BF2" w14:textId="77777777" w:rsidR="00473F10" w:rsidRDefault="00473F10" w:rsidP="00473F10">
      <w:pPr>
        <w:pBdr>
          <w:top w:val="single" w:sz="4" w:space="1" w:color="auto"/>
          <w:left w:val="single" w:sz="4" w:space="4" w:color="auto"/>
          <w:bottom w:val="single" w:sz="4" w:space="1" w:color="auto"/>
          <w:right w:val="single" w:sz="4" w:space="4" w:color="auto"/>
        </w:pBdr>
      </w:pPr>
      <w:r>
        <w:t xml:space="preserve">#' </w:t>
      </w:r>
    </w:p>
    <w:p w14:paraId="7933BD51" w14:textId="77777777" w:rsidR="00473F10" w:rsidRDefault="00473F10" w:rsidP="00473F10">
      <w:pPr>
        <w:pBdr>
          <w:top w:val="single" w:sz="4" w:space="1" w:color="auto"/>
          <w:left w:val="single" w:sz="4" w:space="4" w:color="auto"/>
          <w:bottom w:val="single" w:sz="4" w:space="1" w:color="auto"/>
          <w:right w:val="single" w:sz="4" w:space="4" w:color="auto"/>
        </w:pBdr>
      </w:pPr>
      <w:r>
        <w:t>#' @</w:t>
      </w:r>
      <w:proofErr w:type="spellStart"/>
      <w:proofErr w:type="gramStart"/>
      <w:r>
        <w:t>seealso</w:t>
      </w:r>
      <w:proofErr w:type="spellEnd"/>
      <w:proofErr w:type="gramEnd"/>
      <w:r>
        <w:t xml:space="preserve"> \code{pairs()} function help where this function is scraped.</w:t>
      </w:r>
    </w:p>
    <w:p w14:paraId="50F2BFED" w14:textId="77777777" w:rsidR="00473F10" w:rsidRDefault="00473F10" w:rsidP="00473F10">
      <w:r>
        <w:rPr>
          <w:b/>
          <w:bCs/>
          <w:noProof/>
        </w:rPr>
        <w:drawing>
          <wp:anchor distT="0" distB="0" distL="114300" distR="114300" simplePos="0" relativeHeight="251659264" behindDoc="0" locked="0" layoutInCell="1" allowOverlap="1" wp14:anchorId="77AF1C7B" wp14:editId="13E49A11">
            <wp:simplePos x="0" y="0"/>
            <wp:positionH relativeFrom="column">
              <wp:posOffset>2971800</wp:posOffset>
            </wp:positionH>
            <wp:positionV relativeFrom="paragraph">
              <wp:posOffset>132715</wp:posOffset>
            </wp:positionV>
            <wp:extent cx="2628900" cy="2420620"/>
            <wp:effectExtent l="0" t="0" r="12700" b="0"/>
            <wp:wrapSquare wrapText="bothSides"/>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28900" cy="2420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B9D41F" w14:textId="77777777" w:rsidR="00473F10" w:rsidRDefault="00473F10" w:rsidP="00473F10">
      <w:r>
        <w:t>The corresponding help page is the follows. You can also put @examples, @author lines, etc.</w:t>
      </w:r>
    </w:p>
    <w:p w14:paraId="730B67C0" w14:textId="77777777" w:rsidR="00473F10" w:rsidRDefault="00473F10" w:rsidP="00473F10"/>
    <w:p w14:paraId="17981D53" w14:textId="77777777" w:rsidR="00473F10" w:rsidRDefault="00473F10" w:rsidP="00473F10">
      <w:r>
        <w:t xml:space="preserve"> Once you finish adding documentation lines, type:</w:t>
      </w:r>
    </w:p>
    <w:p w14:paraId="41A9B445" w14:textId="77777777" w:rsidR="00473F10" w:rsidRDefault="00473F10" w:rsidP="00473F10">
      <w:pPr>
        <w:pBdr>
          <w:top w:val="single" w:sz="4" w:space="1" w:color="auto"/>
          <w:left w:val="single" w:sz="4" w:space="4" w:color="auto"/>
          <w:bottom w:val="single" w:sz="4" w:space="1" w:color="auto"/>
          <w:right w:val="single" w:sz="4" w:space="4" w:color="auto"/>
        </w:pBdr>
        <w:spacing w:before="240"/>
      </w:pPr>
      <w:proofErr w:type="spellStart"/>
      <w:proofErr w:type="gramStart"/>
      <w:r>
        <w:t>devtools</w:t>
      </w:r>
      <w:proofErr w:type="spellEnd"/>
      <w:proofErr w:type="gramEnd"/>
      <w:r>
        <w:t>::document()</w:t>
      </w:r>
    </w:p>
    <w:p w14:paraId="2675A0F9" w14:textId="77777777" w:rsidR="00473F10" w:rsidRDefault="00473F10" w:rsidP="00473F10"/>
    <w:p w14:paraId="09AD2523" w14:textId="77777777" w:rsidR="00473F10" w:rsidRDefault="00473F10" w:rsidP="00473F10">
      <w:proofErr w:type="gramStart"/>
      <w:r>
        <w:t>This command generate</w:t>
      </w:r>
      <w:proofErr w:type="gramEnd"/>
      <w:r>
        <w:t xml:space="preserve"> a &lt;function&gt;.Rd file in the man/ directory. </w:t>
      </w:r>
    </w:p>
    <w:p w14:paraId="5276576D" w14:textId="77777777" w:rsidR="00473F10" w:rsidRDefault="00473F10" w:rsidP="00473F10">
      <w:pPr>
        <w:pStyle w:val="Heading2"/>
      </w:pPr>
      <w:r>
        <w:t>Version Control</w:t>
      </w:r>
    </w:p>
    <w:p w14:paraId="2104D4C7" w14:textId="77777777" w:rsidR="00473F10" w:rsidRPr="001C7A10" w:rsidRDefault="00473F10" w:rsidP="00473F10">
      <w:proofErr w:type="gramStart"/>
      <w:r>
        <w:t>see</w:t>
      </w:r>
      <w:proofErr w:type="gramEnd"/>
      <w:r>
        <w:t xml:space="preserve"> </w:t>
      </w:r>
      <w:hyperlink r:id="rId29" w:history="1">
        <w:r w:rsidRPr="00261FF3">
          <w:rPr>
            <w:rStyle w:val="Hyperlink"/>
          </w:rPr>
          <w:t>here</w:t>
        </w:r>
      </w:hyperlink>
      <w:r>
        <w:t>.</w:t>
      </w:r>
    </w:p>
    <w:p w14:paraId="5163AA83" w14:textId="77777777" w:rsidR="00473F10" w:rsidRDefault="00473F10" w:rsidP="00473F10">
      <w:pPr>
        <w:pStyle w:val="Heading2"/>
      </w:pPr>
      <w:proofErr w:type="spellStart"/>
      <w:r>
        <w:t>Heatmap</w:t>
      </w:r>
      <w:proofErr w:type="spellEnd"/>
      <w:r>
        <w:t xml:space="preserve"> </w:t>
      </w:r>
    </w:p>
    <w:p w14:paraId="779143B8" w14:textId="77777777" w:rsidR="00473F10" w:rsidRDefault="00473F10" w:rsidP="00473F10">
      <w:proofErr w:type="gramStart"/>
      <w:r>
        <w:t>Use heatmap.2</w:t>
      </w:r>
      <w:proofErr w:type="gramEnd"/>
      <w:r>
        <w:t xml:space="preserve">, </w:t>
      </w:r>
      <w:proofErr w:type="gramStart"/>
      <w:r>
        <w:t>below are some options</w:t>
      </w:r>
      <w:proofErr w:type="gramEnd"/>
      <w:r>
        <w:t>:</w:t>
      </w:r>
    </w:p>
    <w:p w14:paraId="1ADFEBC6" w14:textId="77777777" w:rsidR="00473F10" w:rsidRDefault="00473F10" w:rsidP="00473F10">
      <w:pPr>
        <w:pStyle w:val="ListBullet"/>
      </w:pPr>
      <w:proofErr w:type="spellStart"/>
      <w:r>
        <w:t>Rowv</w:t>
      </w:r>
      <w:proofErr w:type="spellEnd"/>
      <w:r>
        <w:t xml:space="preserve"> = FALSE, disable row </w:t>
      </w:r>
      <w:proofErr w:type="spellStart"/>
      <w:r>
        <w:t>dendrogram</w:t>
      </w:r>
      <w:proofErr w:type="spellEnd"/>
      <w:r>
        <w:t xml:space="preserve"> </w:t>
      </w:r>
    </w:p>
    <w:p w14:paraId="1B64BD36" w14:textId="77777777" w:rsidR="00473F10" w:rsidRDefault="00473F10" w:rsidP="00473F10">
      <w:pPr>
        <w:pStyle w:val="ListBullet"/>
      </w:pPr>
      <w:proofErr w:type="spellStart"/>
      <w:r>
        <w:t>Colv</w:t>
      </w:r>
      <w:proofErr w:type="spellEnd"/>
      <w:r>
        <w:t xml:space="preserve"> = FALSE, disable column </w:t>
      </w:r>
      <w:proofErr w:type="spellStart"/>
      <w:r>
        <w:t>dendrogram</w:t>
      </w:r>
      <w:proofErr w:type="spellEnd"/>
    </w:p>
    <w:p w14:paraId="02BB6F87" w14:textId="77777777" w:rsidR="00473F10" w:rsidRDefault="00473F10" w:rsidP="00473F10">
      <w:pPr>
        <w:pStyle w:val="ListBullet"/>
      </w:pPr>
      <w:proofErr w:type="gramStart"/>
      <w:r>
        <w:t>trace</w:t>
      </w:r>
      <w:proofErr w:type="gramEnd"/>
      <w:r>
        <w:t xml:space="preserve"> = 'none', disable the green traces </w:t>
      </w:r>
    </w:p>
    <w:p w14:paraId="6BB23647" w14:textId="77777777" w:rsidR="00473F10" w:rsidRDefault="00473F10" w:rsidP="00473F10">
      <w:pPr>
        <w:pStyle w:val="ListBullet"/>
      </w:pPr>
      <w:proofErr w:type="spellStart"/>
      <w:proofErr w:type="gramStart"/>
      <w:r>
        <w:t>dendrogram</w:t>
      </w:r>
      <w:proofErr w:type="spellEnd"/>
      <w:proofErr w:type="gramEnd"/>
      <w:r>
        <w:t xml:space="preserve"> = 'none', disable </w:t>
      </w:r>
      <w:proofErr w:type="spellStart"/>
      <w:r>
        <w:t>dendrograms</w:t>
      </w:r>
      <w:proofErr w:type="spellEnd"/>
      <w:r>
        <w:t xml:space="preserve">. </w:t>
      </w:r>
    </w:p>
    <w:p w14:paraId="2ED93064" w14:textId="77777777" w:rsidR="00473F10" w:rsidRDefault="00473F10" w:rsidP="00473F10">
      <w:pPr>
        <w:pStyle w:val="Heading2"/>
      </w:pPr>
      <w:r>
        <w:t>Read Data</w:t>
      </w:r>
    </w:p>
    <w:p w14:paraId="5D223AC7" w14:textId="77777777" w:rsidR="00473F10" w:rsidRDefault="00473F10" w:rsidP="00473F10">
      <w:pPr>
        <w:rPr>
          <w:b/>
        </w:rPr>
      </w:pPr>
      <w:r>
        <w:rPr>
          <w:b/>
        </w:rPr>
        <w:t>File with unknown number of fields:</w:t>
      </w:r>
    </w:p>
    <w:p w14:paraId="0535C4F4" w14:textId="77777777" w:rsidR="00473F10" w:rsidRDefault="00473F10" w:rsidP="00473F10">
      <w:proofErr w:type="spellStart"/>
      <w:proofErr w:type="gramStart"/>
      <w:r>
        <w:t>ncol</w:t>
      </w:r>
      <w:proofErr w:type="spellEnd"/>
      <w:proofErr w:type="gramEnd"/>
      <w:r>
        <w:t xml:space="preserve"> = max(</w:t>
      </w:r>
      <w:proofErr w:type="spellStart"/>
      <w:r>
        <w:t>count.fields</w:t>
      </w:r>
      <w:proofErr w:type="spellEnd"/>
      <w:r>
        <w:t xml:space="preserve">(filename, </w:t>
      </w:r>
      <w:proofErr w:type="spellStart"/>
      <w:r>
        <w:t>sep</w:t>
      </w:r>
      <w:proofErr w:type="spellEnd"/>
      <w:r>
        <w:t xml:space="preserve"> = '\t'))</w:t>
      </w:r>
    </w:p>
    <w:p w14:paraId="7AD18440" w14:textId="77777777" w:rsidR="00473F10" w:rsidRDefault="00473F10" w:rsidP="00473F10">
      <w:proofErr w:type="spellStart"/>
      <w:proofErr w:type="gramStart"/>
      <w:r>
        <w:t>col.classes</w:t>
      </w:r>
      <w:proofErr w:type="spellEnd"/>
      <w:proofErr w:type="gramEnd"/>
      <w:r>
        <w:t xml:space="preserve"> = rep('NULL', </w:t>
      </w:r>
      <w:proofErr w:type="spellStart"/>
      <w:r>
        <w:t>ncol</w:t>
      </w:r>
      <w:proofErr w:type="spellEnd"/>
      <w:r>
        <w:t xml:space="preserve">) </w:t>
      </w:r>
    </w:p>
    <w:p w14:paraId="52CB939E" w14:textId="77777777" w:rsidR="00473F10" w:rsidRDefault="00473F10" w:rsidP="00473F10">
      <w:proofErr w:type="spellStart"/>
      <w:proofErr w:type="gramStart"/>
      <w:r>
        <w:t>col.classes</w:t>
      </w:r>
      <w:proofErr w:type="spellEnd"/>
      <w:proofErr w:type="gramEnd"/>
      <w:r>
        <w:t xml:space="preserve">[c(5,9,13)] = c(rep(&lt;class of the column&gt;,3)) # only read column 5,9, and 13. </w:t>
      </w:r>
    </w:p>
    <w:p w14:paraId="66EB04B7" w14:textId="77777777" w:rsidR="00473F10" w:rsidRDefault="00473F10" w:rsidP="00473F10">
      <w:proofErr w:type="spellStart"/>
      <w:proofErr w:type="gramStart"/>
      <w:r>
        <w:t>df</w:t>
      </w:r>
      <w:proofErr w:type="spellEnd"/>
      <w:proofErr w:type="gramEnd"/>
      <w:r>
        <w:t xml:space="preserve"> = </w:t>
      </w:r>
      <w:proofErr w:type="spellStart"/>
      <w:r>
        <w:t>read.table</w:t>
      </w:r>
      <w:proofErr w:type="spellEnd"/>
      <w:r>
        <w:t xml:space="preserve">(filename, </w:t>
      </w:r>
      <w:proofErr w:type="spellStart"/>
      <w:r>
        <w:t>colClasses</w:t>
      </w:r>
      <w:proofErr w:type="spellEnd"/>
      <w:r>
        <w:t xml:space="preserve"> = </w:t>
      </w:r>
      <w:proofErr w:type="spellStart"/>
      <w:r>
        <w:t>col.classes</w:t>
      </w:r>
      <w:proofErr w:type="spellEnd"/>
      <w:r>
        <w:t xml:space="preserve">, fill = T, </w:t>
      </w:r>
      <w:proofErr w:type="spellStart"/>
      <w:r>
        <w:t>col.names</w:t>
      </w:r>
      <w:proofErr w:type="spellEnd"/>
      <w:r>
        <w:t xml:space="preserve"> = 1:ncol)</w:t>
      </w:r>
    </w:p>
    <w:p w14:paraId="6120C508" w14:textId="77777777" w:rsidR="00473F10" w:rsidRDefault="00473F10" w:rsidP="00473F10">
      <w:pPr>
        <w:pStyle w:val="Heading2"/>
      </w:pPr>
      <w:r>
        <w:t>R Markdown</w:t>
      </w:r>
    </w:p>
    <w:p w14:paraId="4133BAF8" w14:textId="77777777" w:rsidR="00473F10" w:rsidRDefault="00473F10" w:rsidP="00473F10">
      <w:pPr>
        <w:pStyle w:val="ListBullet"/>
      </w:pPr>
      <w:proofErr w:type="gramStart"/>
      <w:r>
        <w:t>list</w:t>
      </w:r>
      <w:proofErr w:type="gramEnd"/>
      <w:r>
        <w:t xml:space="preserve"> –</w:t>
      </w:r>
    </w:p>
    <w:p w14:paraId="7898879E" w14:textId="77777777" w:rsidR="00473F10" w:rsidRDefault="00473F10" w:rsidP="00473F10">
      <w:pPr>
        <w:pStyle w:val="ListBullet"/>
      </w:pPr>
      <w:proofErr w:type="gramStart"/>
      <w:r>
        <w:t>title</w:t>
      </w:r>
      <w:proofErr w:type="gramEnd"/>
      <w:r>
        <w:t xml:space="preserve"> -------</w:t>
      </w:r>
    </w:p>
    <w:p w14:paraId="0E97BC33" w14:textId="77777777" w:rsidR="00473F10" w:rsidRDefault="00473F10" w:rsidP="00473F10">
      <w:pPr>
        <w:pStyle w:val="ListBullet"/>
      </w:pPr>
      <w:proofErr w:type="gramStart"/>
      <w:r>
        <w:t>italics</w:t>
      </w:r>
      <w:proofErr w:type="gramEnd"/>
      <w:r>
        <w:t xml:space="preserve"> * *</w:t>
      </w:r>
    </w:p>
    <w:p w14:paraId="6E1BB77B" w14:textId="77777777" w:rsidR="00473F10" w:rsidRDefault="00473F10" w:rsidP="00473F10">
      <w:pPr>
        <w:pStyle w:val="ListBullet"/>
      </w:pPr>
      <w:proofErr w:type="gramStart"/>
      <w:r>
        <w:t>bold</w:t>
      </w:r>
      <w:proofErr w:type="gramEnd"/>
      <w:r>
        <w:t xml:space="preserve"> ** **</w:t>
      </w:r>
    </w:p>
    <w:p w14:paraId="385AEA69" w14:textId="77777777" w:rsidR="00473F10" w:rsidRDefault="00473F10" w:rsidP="00473F10">
      <w:pPr>
        <w:pStyle w:val="ListBullet"/>
      </w:pPr>
      <w:proofErr w:type="gramStart"/>
      <w:r>
        <w:t>in</w:t>
      </w:r>
      <w:proofErr w:type="gramEnd"/>
      <w:r>
        <w:t xml:space="preserve">-line code ` ` </w:t>
      </w:r>
    </w:p>
    <w:p w14:paraId="12DF9A62" w14:textId="77777777" w:rsidR="00473F10" w:rsidRDefault="00473F10" w:rsidP="00473F10">
      <w:pPr>
        <w:pStyle w:val="ListBullet"/>
      </w:pPr>
      <w:proofErr w:type="gramStart"/>
      <w:r>
        <w:t>in</w:t>
      </w:r>
      <w:proofErr w:type="gramEnd"/>
      <w:r>
        <w:t xml:space="preserve">-line equation $ $ </w:t>
      </w:r>
    </w:p>
    <w:p w14:paraId="27326C15" w14:textId="77777777" w:rsidR="00473F10" w:rsidRDefault="00473F10" w:rsidP="00473F10">
      <w:pPr>
        <w:pStyle w:val="ListBullet"/>
      </w:pPr>
      <w:proofErr w:type="gramStart"/>
      <w:r>
        <w:t>equation</w:t>
      </w:r>
      <w:proofErr w:type="gramEnd"/>
      <w:r>
        <w:t xml:space="preserve"> $$ $$ </w:t>
      </w:r>
    </w:p>
    <w:p w14:paraId="54692A3C" w14:textId="77777777" w:rsidR="00473F10" w:rsidRDefault="00473F10" w:rsidP="00473F10">
      <w:pPr>
        <w:pStyle w:val="ListBullet"/>
      </w:pPr>
      <w:proofErr w:type="gramStart"/>
      <w:r>
        <w:t>block</w:t>
      </w:r>
      <w:proofErr w:type="gramEnd"/>
      <w:r>
        <w:t xml:space="preserve"> quotes &gt;  </w:t>
      </w:r>
    </w:p>
    <w:p w14:paraId="61861A02" w14:textId="77777777" w:rsidR="00473F10" w:rsidRDefault="00473F10" w:rsidP="00473F10">
      <w:pPr>
        <w:pStyle w:val="ListBullet"/>
        <w:numPr>
          <w:ilvl w:val="0"/>
          <w:numId w:val="0"/>
        </w:numPr>
        <w:ind w:left="360" w:hanging="360"/>
      </w:pPr>
      <w:r>
        <w:t xml:space="preserve">Reference: </w:t>
      </w:r>
      <w:hyperlink r:id="rId30" w:history="1">
        <w:r w:rsidRPr="007D5F00">
          <w:rPr>
            <w:rStyle w:val="Hyperlink"/>
          </w:rPr>
          <w:t>here</w:t>
        </w:r>
      </w:hyperlink>
    </w:p>
    <w:p w14:paraId="70A0B33D" w14:textId="77777777" w:rsidR="00473F10" w:rsidRDefault="00473F10" w:rsidP="00473F10">
      <w:pPr>
        <w:pStyle w:val="ListBullet"/>
        <w:numPr>
          <w:ilvl w:val="0"/>
          <w:numId w:val="0"/>
        </w:numPr>
        <w:ind w:left="360" w:hanging="360"/>
      </w:pPr>
    </w:p>
    <w:p w14:paraId="6009164E" w14:textId="5B3223C7" w:rsidR="00473F10" w:rsidRDefault="00473F10" w:rsidP="00473F10">
      <w:pPr>
        <w:pStyle w:val="Heading2"/>
      </w:pPr>
      <w:r>
        <w:t xml:space="preserve">R </w:t>
      </w:r>
      <w:r w:rsidR="001C26CD">
        <w:t>P</w:t>
      </w:r>
      <w:r>
        <w:t xml:space="preserve">resentation </w:t>
      </w:r>
    </w:p>
    <w:p w14:paraId="57A9A4F2" w14:textId="77777777" w:rsidR="00473F10" w:rsidRDefault="00473F10" w:rsidP="00473F10">
      <w:r>
        <w:t xml:space="preserve">You can make presentations with R. </w:t>
      </w:r>
    </w:p>
    <w:p w14:paraId="2229C65C" w14:textId="77777777" w:rsidR="00473F10" w:rsidRDefault="00473F10" w:rsidP="00473F10">
      <w:r>
        <w:t xml:space="preserve">Some options: </w:t>
      </w:r>
    </w:p>
    <w:p w14:paraId="37AB8739" w14:textId="77777777" w:rsidR="00473F10" w:rsidRDefault="00473F10" w:rsidP="00473F10">
      <w:pPr>
        <w:pStyle w:val="ListBullet"/>
      </w:pPr>
      <w:proofErr w:type="gramStart"/>
      <w:r>
        <w:t>title</w:t>
      </w:r>
      <w:proofErr w:type="gramEnd"/>
      <w:r>
        <w:t>:{</w:t>
      </w:r>
      <w:proofErr w:type="spellStart"/>
      <w:r>
        <w:t>true,false</w:t>
      </w:r>
      <w:proofErr w:type="spellEnd"/>
      <w:r>
        <w:t>}</w:t>
      </w:r>
    </w:p>
    <w:p w14:paraId="4A6F5A57" w14:textId="77777777" w:rsidR="00473F10" w:rsidRDefault="00473F10" w:rsidP="00473F10">
      <w:pPr>
        <w:pStyle w:val="ListBullet"/>
      </w:pPr>
      <w:proofErr w:type="gramStart"/>
      <w:r>
        <w:t>set</w:t>
      </w:r>
      <w:proofErr w:type="gramEnd"/>
      <w:r>
        <w:t xml:space="preserve"> global cache </w:t>
      </w:r>
    </w:p>
    <w:p w14:paraId="2CE9A422" w14:textId="77777777" w:rsidR="00473F10" w:rsidRDefault="00473F10" w:rsidP="00473F10">
      <w:pPr>
        <w:pStyle w:val="ListBullet"/>
        <w:numPr>
          <w:ilvl w:val="0"/>
          <w:numId w:val="0"/>
        </w:numPr>
        <w:pBdr>
          <w:top w:val="single" w:sz="4" w:space="1" w:color="auto"/>
          <w:left w:val="single" w:sz="4" w:space="4" w:color="auto"/>
          <w:bottom w:val="single" w:sz="4" w:space="1" w:color="auto"/>
          <w:right w:val="single" w:sz="4" w:space="4" w:color="auto"/>
        </w:pBdr>
      </w:pPr>
      <w:r w:rsidRPr="0039463A">
        <w:t>```{</w:t>
      </w:r>
      <w:proofErr w:type="gramStart"/>
      <w:r w:rsidRPr="0039463A">
        <w:t>r</w:t>
      </w:r>
      <w:proofErr w:type="gramEnd"/>
      <w:r w:rsidRPr="0039463A">
        <w:t xml:space="preserve"> setup, include=FALSE} </w:t>
      </w:r>
    </w:p>
    <w:p w14:paraId="1A4A6EBE" w14:textId="77777777" w:rsidR="00473F10" w:rsidRDefault="00473F10" w:rsidP="00473F10">
      <w:pPr>
        <w:pStyle w:val="ListBullet"/>
        <w:numPr>
          <w:ilvl w:val="0"/>
          <w:numId w:val="0"/>
        </w:numPr>
        <w:pBdr>
          <w:top w:val="single" w:sz="4" w:space="1" w:color="auto"/>
          <w:left w:val="single" w:sz="4" w:space="4" w:color="auto"/>
          <w:bottom w:val="single" w:sz="4" w:space="1" w:color="auto"/>
          <w:right w:val="single" w:sz="4" w:space="4" w:color="auto"/>
        </w:pBdr>
      </w:pPr>
      <w:proofErr w:type="spellStart"/>
      <w:proofErr w:type="gramStart"/>
      <w:r w:rsidRPr="0039463A">
        <w:t>opts</w:t>
      </w:r>
      <w:proofErr w:type="gramEnd"/>
      <w:r w:rsidRPr="0039463A">
        <w:t>_chunk$set</w:t>
      </w:r>
      <w:proofErr w:type="spellEnd"/>
      <w:r w:rsidRPr="0039463A">
        <w:t>(cache=TRUE)</w:t>
      </w:r>
    </w:p>
    <w:p w14:paraId="34871FF4" w14:textId="77777777" w:rsidR="00473F10" w:rsidRPr="0039463A" w:rsidRDefault="00473F10" w:rsidP="00473F10">
      <w:pPr>
        <w:pStyle w:val="ListBullet"/>
        <w:numPr>
          <w:ilvl w:val="0"/>
          <w:numId w:val="0"/>
        </w:numPr>
        <w:pBdr>
          <w:top w:val="single" w:sz="4" w:space="1" w:color="auto"/>
          <w:left w:val="single" w:sz="4" w:space="4" w:color="auto"/>
          <w:bottom w:val="single" w:sz="4" w:space="1" w:color="auto"/>
          <w:right w:val="single" w:sz="4" w:space="4" w:color="auto"/>
        </w:pBdr>
      </w:pPr>
      <w:r w:rsidRPr="0039463A">
        <w:t>```</w:t>
      </w:r>
    </w:p>
    <w:p w14:paraId="3EE19E92" w14:textId="77777777" w:rsidR="00473F10" w:rsidRDefault="00473F10" w:rsidP="00473F10">
      <w:pPr>
        <w:pStyle w:val="ListBullet"/>
      </w:pPr>
      <w:proofErr w:type="gramStart"/>
      <w:r>
        <w:t>add</w:t>
      </w:r>
      <w:proofErr w:type="gramEnd"/>
      <w:r>
        <w:t xml:space="preserve"> image</w:t>
      </w:r>
    </w:p>
    <w:p w14:paraId="708D1317" w14:textId="77777777" w:rsidR="00473F10" w:rsidRPr="0039463A" w:rsidRDefault="00473F10" w:rsidP="00473F10">
      <w:pPr>
        <w:pStyle w:val="ListBullet"/>
        <w:numPr>
          <w:ilvl w:val="0"/>
          <w:numId w:val="0"/>
        </w:numPr>
        <w:pBdr>
          <w:top w:val="single" w:sz="4" w:space="1" w:color="auto"/>
          <w:left w:val="single" w:sz="4" w:space="4" w:color="auto"/>
          <w:bottom w:val="single" w:sz="4" w:space="1" w:color="auto"/>
          <w:right w:val="single" w:sz="4" w:space="4" w:color="auto"/>
        </w:pBdr>
      </w:pPr>
      <w:proofErr w:type="gramStart"/>
      <w:r w:rsidRPr="0039463A">
        <w:t>![</w:t>
      </w:r>
      <w:proofErr w:type="gramEnd"/>
      <w:r>
        <w:t>"here is my caption"</w:t>
      </w:r>
      <w:r w:rsidRPr="0039463A">
        <w:t>](myimage.png)</w:t>
      </w:r>
    </w:p>
    <w:p w14:paraId="6F224134" w14:textId="77777777" w:rsidR="00473F10" w:rsidRDefault="00473F10" w:rsidP="00473F10">
      <w:pPr>
        <w:pStyle w:val="ListBullet"/>
        <w:numPr>
          <w:ilvl w:val="0"/>
          <w:numId w:val="3"/>
        </w:numPr>
      </w:pPr>
      <w:r>
        <w:t>Two column: ***</w:t>
      </w:r>
    </w:p>
    <w:p w14:paraId="102C5ECE" w14:textId="77777777" w:rsidR="00473F10" w:rsidRDefault="00473F10" w:rsidP="00473F10">
      <w:pPr>
        <w:pStyle w:val="ListBullet"/>
        <w:numPr>
          <w:ilvl w:val="1"/>
          <w:numId w:val="3"/>
        </w:numPr>
      </w:pPr>
      <w:proofErr w:type="gramStart"/>
      <w:r>
        <w:t>change</w:t>
      </w:r>
      <w:proofErr w:type="gramEnd"/>
      <w:r>
        <w:t xml:space="preserve"> size of one column: </w:t>
      </w:r>
    </w:p>
    <w:p w14:paraId="113DC281" w14:textId="77777777" w:rsidR="00473F10" w:rsidRDefault="00473F10" w:rsidP="00473F10">
      <w:pPr>
        <w:pStyle w:val="ListBullet"/>
        <w:numPr>
          <w:ilvl w:val="0"/>
          <w:numId w:val="0"/>
        </w:numPr>
        <w:pBdr>
          <w:top w:val="single" w:sz="4" w:space="1" w:color="auto"/>
          <w:left w:val="single" w:sz="4" w:space="4" w:color="auto"/>
          <w:bottom w:val="single" w:sz="4" w:space="1" w:color="auto"/>
          <w:right w:val="single" w:sz="4" w:space="4" w:color="auto"/>
        </w:pBdr>
        <w:ind w:left="360" w:hanging="360"/>
      </w:pPr>
      <w:proofErr w:type="gramStart"/>
      <w:r>
        <w:t>left</w:t>
      </w:r>
      <w:proofErr w:type="gramEnd"/>
      <w:r>
        <w:t>: 70%</w:t>
      </w:r>
    </w:p>
    <w:p w14:paraId="095B9526" w14:textId="77777777" w:rsidR="00473F10" w:rsidRPr="0039463A" w:rsidRDefault="00473F10" w:rsidP="00473F10">
      <w:pPr>
        <w:pStyle w:val="ListBullet"/>
        <w:numPr>
          <w:ilvl w:val="0"/>
          <w:numId w:val="3"/>
        </w:numPr>
      </w:pPr>
      <w:r>
        <w:t xml:space="preserve">More: </w:t>
      </w:r>
      <w:hyperlink r:id="rId31" w:history="1">
        <w:r w:rsidRPr="003800D7">
          <w:rPr>
            <w:rStyle w:val="Hyperlink"/>
          </w:rPr>
          <w:t>here</w:t>
        </w:r>
      </w:hyperlink>
    </w:p>
    <w:p w14:paraId="2D937FFB" w14:textId="12A25209" w:rsidR="001C26CD" w:rsidRDefault="001C26CD" w:rsidP="00473F10">
      <w:pPr>
        <w:pStyle w:val="Heading2"/>
      </w:pPr>
      <w:r>
        <w:t xml:space="preserve">R Project </w:t>
      </w:r>
    </w:p>
    <w:p w14:paraId="460D9D08" w14:textId="4903CA83" w:rsidR="00E80D76" w:rsidRDefault="00E80D76" w:rsidP="001C26CD">
      <w:r>
        <w:t xml:space="preserve">R projects are isolated R environments, each with a </w:t>
      </w:r>
      <w:proofErr w:type="gramStart"/>
      <w:r>
        <w:t>separate .</w:t>
      </w:r>
      <w:proofErr w:type="spellStart"/>
      <w:r>
        <w:t>RHistory</w:t>
      </w:r>
      <w:proofErr w:type="spellEnd"/>
      <w:proofErr w:type="gramEnd"/>
      <w:r>
        <w:t>, .</w:t>
      </w:r>
      <w:proofErr w:type="spellStart"/>
      <w:r>
        <w:t>RData</w:t>
      </w:r>
      <w:proofErr w:type="spellEnd"/>
      <w:r>
        <w:t xml:space="preserve">. </w:t>
      </w:r>
      <w:proofErr w:type="gramStart"/>
      <w:r>
        <w:t>.</w:t>
      </w:r>
      <w:proofErr w:type="spellStart"/>
      <w:r>
        <w:t>RProfile</w:t>
      </w:r>
      <w:proofErr w:type="spellEnd"/>
      <w:proofErr w:type="gramEnd"/>
      <w:r>
        <w:t xml:space="preserve">, etc. </w:t>
      </w:r>
      <w:r w:rsidR="00A862D4">
        <w:t>Each project also has an *</w:t>
      </w:r>
      <w:proofErr w:type="gramStart"/>
      <w:r w:rsidR="00A862D4">
        <w:t>.</w:t>
      </w:r>
      <w:proofErr w:type="spellStart"/>
      <w:r w:rsidR="00A862D4">
        <w:t>Rproj</w:t>
      </w:r>
      <w:proofErr w:type="spellEnd"/>
      <w:proofErr w:type="gramEnd"/>
      <w:r w:rsidR="00A862D4">
        <w:t xml:space="preserve"> file. Opening it will open the R project folder it resides in. </w:t>
      </w:r>
    </w:p>
    <w:p w14:paraId="317CEE70" w14:textId="77777777" w:rsidR="00401D50" w:rsidRDefault="00401D50" w:rsidP="001C26CD"/>
    <w:p w14:paraId="7831DC96" w14:textId="4F7A3AA5" w:rsidR="001C26CD" w:rsidRPr="001C26CD" w:rsidRDefault="00E80D76" w:rsidP="001C26CD">
      <w:r>
        <w:t>The *</w:t>
      </w:r>
      <w:proofErr w:type="gramStart"/>
      <w:r>
        <w:t>.</w:t>
      </w:r>
      <w:proofErr w:type="spellStart"/>
      <w:r>
        <w:t>Rproj</w:t>
      </w:r>
      <w:proofErr w:type="spellEnd"/>
      <w:proofErr w:type="gramEnd"/>
      <w:r>
        <w:t xml:space="preserve"> file is a simple text file with preferences for an R project.  </w:t>
      </w:r>
    </w:p>
    <w:p w14:paraId="197594D2" w14:textId="77777777" w:rsidR="00473F10" w:rsidRDefault="00473F10" w:rsidP="00473F10">
      <w:pPr>
        <w:pStyle w:val="Heading2"/>
      </w:pPr>
      <w:r w:rsidRPr="007F0F6A">
        <w:t>String Manipulation</w:t>
      </w:r>
    </w:p>
    <w:p w14:paraId="4EDAF0BD" w14:textId="77777777" w:rsidR="00473F10" w:rsidRDefault="00473F10" w:rsidP="00473F10">
      <w:r>
        <w:t xml:space="preserve">I use </w:t>
      </w:r>
      <w:proofErr w:type="spellStart"/>
      <w:r>
        <w:t>stringr</w:t>
      </w:r>
      <w:proofErr w:type="spellEnd"/>
      <w:r>
        <w:t xml:space="preserve">. It’s manual can be found </w:t>
      </w:r>
      <w:hyperlink r:id="rId32" w:history="1">
        <w:r w:rsidRPr="007F0F6A">
          <w:rPr>
            <w:rStyle w:val="Hyperlink"/>
          </w:rPr>
          <w:t>here</w:t>
        </w:r>
      </w:hyperlink>
      <w:r>
        <w:t xml:space="preserve">. </w:t>
      </w:r>
    </w:p>
    <w:p w14:paraId="40526232" w14:textId="77777777" w:rsidR="00473F10" w:rsidRDefault="00473F10" w:rsidP="00473F10"/>
    <w:p w14:paraId="338DE258" w14:textId="77777777" w:rsidR="00473F10" w:rsidRDefault="00473F10" w:rsidP="00473F10">
      <w:pPr>
        <w:pStyle w:val="Heading2"/>
      </w:pPr>
      <w:r>
        <w:t xml:space="preserve">Style Guide </w:t>
      </w:r>
    </w:p>
    <w:p w14:paraId="65311D10" w14:textId="77777777" w:rsidR="00473F10" w:rsidRDefault="00473F10" w:rsidP="00473F10">
      <w:r>
        <w:t xml:space="preserve">Writing beautiful code is not required by recommended. Hadley has a nice chapter in his R Package book: </w:t>
      </w:r>
      <w:hyperlink r:id="rId33" w:history="1">
        <w:r w:rsidRPr="0039290E">
          <w:rPr>
            <w:rStyle w:val="Hyperlink"/>
          </w:rPr>
          <w:t>here</w:t>
        </w:r>
      </w:hyperlink>
      <w:r>
        <w:t xml:space="preserve">. </w:t>
      </w:r>
    </w:p>
    <w:p w14:paraId="2834D983" w14:textId="77777777" w:rsidR="00473F10" w:rsidRDefault="00473F10" w:rsidP="00473F10"/>
    <w:p w14:paraId="0E89433F" w14:textId="77777777" w:rsidR="00473F10" w:rsidRDefault="00473F10" w:rsidP="00473F10">
      <w:pPr>
        <w:pStyle w:val="Heading2"/>
      </w:pPr>
      <w:r>
        <w:t>Time</w:t>
      </w:r>
    </w:p>
    <w:p w14:paraId="42E57465" w14:textId="77777777" w:rsidR="00473F10" w:rsidRPr="008521CC" w:rsidRDefault="00473F10" w:rsidP="00473F10">
      <w:r>
        <w:t xml:space="preserve">I recommend Hadley's </w:t>
      </w:r>
      <w:proofErr w:type="spellStart"/>
      <w:r w:rsidRPr="008521CC">
        <w:rPr>
          <w:b/>
        </w:rPr>
        <w:t>lubridate</w:t>
      </w:r>
      <w:proofErr w:type="spellEnd"/>
      <w:r>
        <w:t xml:space="preserve"> package. </w:t>
      </w:r>
    </w:p>
    <w:p w14:paraId="33086757" w14:textId="01588FDF" w:rsidR="001274A2" w:rsidRDefault="001274A2" w:rsidP="009F4EEE">
      <w:pPr>
        <w:pStyle w:val="Heading1"/>
      </w:pPr>
      <w:r>
        <w:t xml:space="preserve">Samtools </w:t>
      </w:r>
    </w:p>
    <w:p w14:paraId="3D940EB7" w14:textId="77777777" w:rsidR="001274A2" w:rsidRDefault="001274A2" w:rsidP="001274A2"/>
    <w:p w14:paraId="74055EDE" w14:textId="3DA61099" w:rsidR="001274A2" w:rsidRDefault="001274A2" w:rsidP="001274A2">
      <w:pPr>
        <w:pStyle w:val="Heading2"/>
      </w:pPr>
      <w:r>
        <w:t>Converting Bam Format to Pileup Format</w:t>
      </w:r>
    </w:p>
    <w:p w14:paraId="26D78238" w14:textId="77777777" w:rsidR="001274A2" w:rsidRDefault="001274A2" w:rsidP="001274A2"/>
    <w:p w14:paraId="34AB6BF8" w14:textId="2E8AF01C" w:rsidR="001274A2" w:rsidRPr="001274A2" w:rsidRDefault="001274A2" w:rsidP="001274A2">
      <w:pPr>
        <w:pBdr>
          <w:top w:val="single" w:sz="4" w:space="1" w:color="auto"/>
          <w:left w:val="single" w:sz="4" w:space="4" w:color="auto"/>
          <w:bottom w:val="single" w:sz="4" w:space="1" w:color="auto"/>
          <w:right w:val="single" w:sz="4" w:space="4" w:color="auto"/>
        </w:pBdr>
      </w:pPr>
      <w:proofErr w:type="gramStart"/>
      <w:r>
        <w:t>samtools</w:t>
      </w:r>
      <w:proofErr w:type="gramEnd"/>
      <w:r>
        <w:t xml:space="preserve"> </w:t>
      </w:r>
      <w:proofErr w:type="spellStart"/>
      <w:r>
        <w:t>mpileup</w:t>
      </w:r>
      <w:proofErr w:type="spellEnd"/>
      <w:r>
        <w:t xml:space="preserve"> -B -f &lt;</w:t>
      </w:r>
      <w:proofErr w:type="spellStart"/>
      <w:r>
        <w:t>genome.fa</w:t>
      </w:r>
      <w:proofErr w:type="spellEnd"/>
      <w:r>
        <w:t>&gt;</w:t>
      </w:r>
      <w:r w:rsidRPr="001274A2">
        <w:t xml:space="preserve"> </w:t>
      </w:r>
      <w:r>
        <w:t>&lt;bam&gt;</w:t>
      </w:r>
      <w:r w:rsidR="008603CF">
        <w:t xml:space="preserve"> -l &lt;</w:t>
      </w:r>
      <w:proofErr w:type="spellStart"/>
      <w:r w:rsidR="008603CF">
        <w:t>target_sites.bed</w:t>
      </w:r>
      <w:proofErr w:type="spellEnd"/>
      <w:r w:rsidR="008603CF">
        <w:t xml:space="preserve">&gt; </w:t>
      </w:r>
      <w:r w:rsidRPr="001274A2">
        <w:t xml:space="preserve">&gt; </w:t>
      </w:r>
      <w:r>
        <w:t>&lt;</w:t>
      </w:r>
      <w:proofErr w:type="spellStart"/>
      <w:r>
        <w:t>output.pileup</w:t>
      </w:r>
      <w:proofErr w:type="spellEnd"/>
      <w:r>
        <w:t xml:space="preserve">&gt; </w:t>
      </w:r>
    </w:p>
    <w:p w14:paraId="2F59E9D4" w14:textId="77777777" w:rsidR="001274A2" w:rsidRDefault="001274A2" w:rsidP="001274A2"/>
    <w:p w14:paraId="2903217B" w14:textId="5BE9AB14" w:rsidR="000730BE" w:rsidRDefault="000730BE" w:rsidP="001274A2">
      <w:pPr>
        <w:pStyle w:val="ListBullet"/>
      </w:pPr>
      <w:r>
        <w:t>-B</w:t>
      </w:r>
      <w:r>
        <w:tab/>
      </w:r>
      <w:r w:rsidRPr="000730BE">
        <w:t xml:space="preserve">Disable probabilistic realignment for the computation of base alignment quality (BAQ). BAQ is the </w:t>
      </w:r>
      <w:proofErr w:type="spellStart"/>
      <w:r w:rsidRPr="000730BE">
        <w:t>Phred</w:t>
      </w:r>
      <w:proofErr w:type="spellEnd"/>
      <w:r w:rsidRPr="000730BE">
        <w:t>-scaled probability of a read base being misaligned. Applying this option greatly helps to reduce false SNPs caused by misalignments.</w:t>
      </w:r>
    </w:p>
    <w:p w14:paraId="2E550405" w14:textId="280718BA" w:rsidR="000730BE" w:rsidRDefault="000730BE" w:rsidP="001274A2">
      <w:pPr>
        <w:pStyle w:val="ListBullet"/>
      </w:pPr>
      <w:r>
        <w:t>-</w:t>
      </w:r>
      <w:proofErr w:type="gramStart"/>
      <w:r>
        <w:t>f</w:t>
      </w:r>
      <w:proofErr w:type="gramEnd"/>
      <w:r>
        <w:t xml:space="preserve"> [f]</w:t>
      </w:r>
      <w:proofErr w:type="spellStart"/>
      <w:r>
        <w:t>aidx</w:t>
      </w:r>
      <w:proofErr w:type="spellEnd"/>
      <w:r>
        <w:t xml:space="preserve"> indexed </w:t>
      </w:r>
      <w:proofErr w:type="spellStart"/>
      <w:r>
        <w:t>genome.fa</w:t>
      </w:r>
      <w:proofErr w:type="spellEnd"/>
      <w:r>
        <w:t xml:space="preserve"> file</w:t>
      </w:r>
    </w:p>
    <w:p w14:paraId="232A2C94" w14:textId="0F94BEFD" w:rsidR="008603CF" w:rsidRDefault="008603CF" w:rsidP="001274A2">
      <w:pPr>
        <w:pStyle w:val="ListBullet"/>
      </w:pPr>
      <w:r>
        <w:t>-</w:t>
      </w:r>
      <w:proofErr w:type="gramStart"/>
      <w:r>
        <w:t>l</w:t>
      </w:r>
      <w:proofErr w:type="gramEnd"/>
      <w:r>
        <w:t xml:space="preserve"> a [l]</w:t>
      </w:r>
      <w:proofErr w:type="spellStart"/>
      <w:r>
        <w:t>ist</w:t>
      </w:r>
      <w:proofErr w:type="spellEnd"/>
      <w:r>
        <w:t xml:space="preserve"> of target sites in bed format </w:t>
      </w:r>
    </w:p>
    <w:p w14:paraId="772A460F" w14:textId="05C1E08E" w:rsidR="001274A2" w:rsidRPr="001274A2" w:rsidRDefault="001274A2" w:rsidP="001274A2">
      <w:pPr>
        <w:pStyle w:val="ListBullet"/>
      </w:pPr>
      <w:r>
        <w:t xml:space="preserve">Run over a directory: </w:t>
      </w:r>
      <w:r w:rsidRPr="001274A2">
        <w:rPr>
          <w:b/>
        </w:rPr>
        <w:t>bam2pileup.sh</w:t>
      </w:r>
    </w:p>
    <w:p w14:paraId="7C8189DE" w14:textId="77777777" w:rsidR="00087FF5" w:rsidRDefault="00087FF5"/>
    <w:p w14:paraId="3D7CB35F" w14:textId="0AA9CB2D" w:rsidR="001458D5" w:rsidRDefault="001458D5" w:rsidP="00087FF5">
      <w:pPr>
        <w:pStyle w:val="Heading1"/>
      </w:pPr>
      <w:r>
        <w:t>SCG3 Cluster</w:t>
      </w:r>
    </w:p>
    <w:p w14:paraId="015995E4" w14:textId="77777777" w:rsidR="00602F1D" w:rsidRDefault="00602F1D" w:rsidP="00602F1D">
      <w:pPr>
        <w:pStyle w:val="Heading2"/>
      </w:pPr>
      <w:proofErr w:type="spellStart"/>
      <w:proofErr w:type="gramStart"/>
      <w:r>
        <w:t>qlogin</w:t>
      </w:r>
      <w:proofErr w:type="spellEnd"/>
      <w:proofErr w:type="gramEnd"/>
    </w:p>
    <w:p w14:paraId="1876E394" w14:textId="6DCDDA33" w:rsidR="00602F1D" w:rsidRDefault="00602F1D" w:rsidP="00602F1D">
      <w:r>
        <w:t xml:space="preserve">Some frequently used options:  </w:t>
      </w:r>
    </w:p>
    <w:p w14:paraId="3EF4FF2F" w14:textId="0568A2CF" w:rsidR="00602F1D" w:rsidRDefault="00602F1D" w:rsidP="00602F1D">
      <w:pPr>
        <w:pStyle w:val="ListBullet"/>
      </w:pPr>
      <w:r>
        <w:t>-</w:t>
      </w:r>
      <w:proofErr w:type="spellStart"/>
      <w:proofErr w:type="gramStart"/>
      <w:r>
        <w:t>pe</w:t>
      </w:r>
      <w:proofErr w:type="spellEnd"/>
      <w:proofErr w:type="gramEnd"/>
      <w:r>
        <w:t xml:space="preserve"> </w:t>
      </w:r>
      <w:proofErr w:type="spellStart"/>
      <w:r>
        <w:t>shm</w:t>
      </w:r>
      <w:proofErr w:type="spellEnd"/>
      <w:r>
        <w:t xml:space="preserve"> &lt;</w:t>
      </w:r>
      <w:proofErr w:type="spellStart"/>
      <w:r>
        <w:t>num</w:t>
      </w:r>
      <w:proofErr w:type="spellEnd"/>
      <w:r>
        <w:t xml:space="preserve"> of cores you need&gt; </w:t>
      </w:r>
    </w:p>
    <w:p w14:paraId="1A3A9C91" w14:textId="6BB9134E" w:rsidR="00602F1D" w:rsidRDefault="00602F1D" w:rsidP="00602F1D">
      <w:pPr>
        <w:pStyle w:val="ListBullet"/>
      </w:pPr>
      <w:r>
        <w:t xml:space="preserve">-P </w:t>
      </w:r>
      <w:proofErr w:type="spellStart"/>
      <w:r>
        <w:t>large_mem</w:t>
      </w:r>
      <w:proofErr w:type="spellEnd"/>
      <w:r>
        <w:t xml:space="preserve"> (to request large memory machine)</w:t>
      </w:r>
    </w:p>
    <w:p w14:paraId="2CDD030A" w14:textId="09E8147B" w:rsidR="00602F1D" w:rsidRDefault="00602F1D" w:rsidP="00602F1D">
      <w:pPr>
        <w:pStyle w:val="ListBullet"/>
      </w:pPr>
      <w:r>
        <w:t>-</w:t>
      </w:r>
      <w:proofErr w:type="gramStart"/>
      <w:r>
        <w:t>l</w:t>
      </w:r>
      <w:proofErr w:type="gramEnd"/>
      <w:r>
        <w:t xml:space="preserve"> </w:t>
      </w:r>
      <w:proofErr w:type="spellStart"/>
      <w:r>
        <w:t>h_vmem</w:t>
      </w:r>
      <w:proofErr w:type="spellEnd"/>
      <w:r>
        <w:t xml:space="preserve">=10G (request 10 G of memory) </w:t>
      </w:r>
    </w:p>
    <w:p w14:paraId="27666BEE" w14:textId="742F2B6E" w:rsidR="00602F1D" w:rsidRDefault="00602F1D" w:rsidP="00602F1D">
      <w:pPr>
        <w:pStyle w:val="ListBullet"/>
      </w:pPr>
      <w:r>
        <w:t>-</w:t>
      </w:r>
      <w:proofErr w:type="gramStart"/>
      <w:r>
        <w:t>l</w:t>
      </w:r>
      <w:proofErr w:type="gramEnd"/>
      <w:r>
        <w:t xml:space="preserve"> </w:t>
      </w:r>
      <w:proofErr w:type="spellStart"/>
      <w:r>
        <w:t>h_vrt</w:t>
      </w:r>
      <w:proofErr w:type="spellEnd"/>
      <w:r>
        <w:t xml:space="preserve">=96:00:00 (request 96 </w:t>
      </w:r>
      <w:proofErr w:type="spellStart"/>
      <w:r>
        <w:t>hr</w:t>
      </w:r>
      <w:proofErr w:type="spellEnd"/>
      <w:r>
        <w:t xml:space="preserve"> 0 min 0 seconds of run time) </w:t>
      </w:r>
    </w:p>
    <w:p w14:paraId="7970B726" w14:textId="29F89338" w:rsidR="00602F1D" w:rsidRDefault="00602F1D" w:rsidP="00602F1D">
      <w:pPr>
        <w:pStyle w:val="ListBullet"/>
      </w:pPr>
      <w:r>
        <w:t xml:space="preserve">-N &lt;name of project&gt; </w:t>
      </w:r>
    </w:p>
    <w:p w14:paraId="28293377" w14:textId="29AD637D" w:rsidR="00602F1D" w:rsidRPr="00602F1D" w:rsidRDefault="00602F1D" w:rsidP="00602F1D">
      <w:pPr>
        <w:pStyle w:val="ListBullet"/>
        <w:numPr>
          <w:ilvl w:val="0"/>
          <w:numId w:val="0"/>
        </w:numPr>
      </w:pPr>
    </w:p>
    <w:p w14:paraId="7D088954" w14:textId="77777777" w:rsidR="00602F1D" w:rsidRDefault="00602F1D" w:rsidP="00602F1D">
      <w:pPr>
        <w:pStyle w:val="Heading2"/>
      </w:pPr>
      <w:r>
        <w:t>X11 Forwarding</w:t>
      </w:r>
    </w:p>
    <w:p w14:paraId="4B895A5E" w14:textId="77777777" w:rsidR="00602F1D" w:rsidRDefault="00602F1D" w:rsidP="00602F1D">
      <w:r>
        <w:t xml:space="preserve">You can open applications like </w:t>
      </w:r>
      <w:proofErr w:type="spellStart"/>
      <w:r>
        <w:t>Rstudio</w:t>
      </w:r>
      <w:proofErr w:type="spellEnd"/>
      <w:r>
        <w:t xml:space="preserve"> and </w:t>
      </w:r>
      <w:proofErr w:type="spellStart"/>
      <w:r>
        <w:t>firefox</w:t>
      </w:r>
      <w:proofErr w:type="spellEnd"/>
      <w:r>
        <w:t xml:space="preserve"> on the remote cluster and forward the application screen through </w:t>
      </w:r>
      <w:proofErr w:type="spellStart"/>
      <w:proofErr w:type="gramStart"/>
      <w:r>
        <w:t>ssh</w:t>
      </w:r>
      <w:proofErr w:type="spellEnd"/>
      <w:proofErr w:type="gramEnd"/>
      <w:r>
        <w:t>. To enable X11 forwarding, type:</w:t>
      </w:r>
    </w:p>
    <w:p w14:paraId="6F5CB5EA" w14:textId="77777777" w:rsidR="00602F1D" w:rsidRDefault="00602F1D" w:rsidP="00602F1D"/>
    <w:p w14:paraId="52BBD62E" w14:textId="77777777" w:rsidR="00602F1D" w:rsidRPr="00BC46D1" w:rsidRDefault="00602F1D" w:rsidP="00602F1D">
      <w:pPr>
        <w:pBdr>
          <w:top w:val="single" w:sz="4" w:space="1" w:color="auto"/>
          <w:left w:val="single" w:sz="4" w:space="4" w:color="auto"/>
          <w:bottom w:val="single" w:sz="4" w:space="1" w:color="auto"/>
          <w:right w:val="single" w:sz="4" w:space="4" w:color="auto"/>
        </w:pBdr>
        <w:rPr>
          <w:rStyle w:val="HTMLCode"/>
        </w:rPr>
      </w:pPr>
      <w:proofErr w:type="spellStart"/>
      <w:proofErr w:type="gramStart"/>
      <w:r>
        <w:t>ssh</w:t>
      </w:r>
      <w:proofErr w:type="spellEnd"/>
      <w:proofErr w:type="gramEnd"/>
      <w:r>
        <w:t xml:space="preserve"> &lt;user&gt;@scg3.stanford.edu –X </w:t>
      </w:r>
    </w:p>
    <w:p w14:paraId="0B148C70" w14:textId="77777777" w:rsidR="00602F1D" w:rsidRDefault="00602F1D" w:rsidP="00602F1D"/>
    <w:p w14:paraId="2E5C637B" w14:textId="77777777" w:rsidR="00602F1D" w:rsidRDefault="00602F1D" w:rsidP="00602F1D">
      <w:r>
        <w:t xml:space="preserve">Taking advantage of X11 forwarding, you can use commands like: </w:t>
      </w:r>
    </w:p>
    <w:p w14:paraId="29612167" w14:textId="77777777" w:rsidR="00602F1D" w:rsidRDefault="00602F1D" w:rsidP="00602F1D"/>
    <w:p w14:paraId="0E4B3D58" w14:textId="77777777" w:rsidR="00602F1D" w:rsidRDefault="00602F1D" w:rsidP="00602F1D">
      <w:pPr>
        <w:pStyle w:val="ListBullet"/>
      </w:pPr>
      <w:proofErr w:type="spellStart"/>
      <w:proofErr w:type="gramStart"/>
      <w:r>
        <w:t>rstudio</w:t>
      </w:r>
      <w:proofErr w:type="spellEnd"/>
      <w:proofErr w:type="gramEnd"/>
    </w:p>
    <w:p w14:paraId="777D1309" w14:textId="77777777" w:rsidR="00602F1D" w:rsidRDefault="00602F1D" w:rsidP="00602F1D">
      <w:pPr>
        <w:pStyle w:val="ListBullet"/>
      </w:pPr>
      <w:proofErr w:type="spellStart"/>
      <w:proofErr w:type="gramStart"/>
      <w:r>
        <w:t>firefox</w:t>
      </w:r>
      <w:proofErr w:type="spellEnd"/>
      <w:proofErr w:type="gramEnd"/>
    </w:p>
    <w:p w14:paraId="145037B5" w14:textId="77777777" w:rsidR="00602F1D" w:rsidRDefault="00602F1D" w:rsidP="00602F1D">
      <w:pPr>
        <w:pStyle w:val="ListBullet"/>
      </w:pPr>
      <w:proofErr w:type="gramStart"/>
      <w:r>
        <w:t>gnome</w:t>
      </w:r>
      <w:proofErr w:type="gramEnd"/>
      <w:r>
        <w:t xml:space="preserve">-open (to open </w:t>
      </w:r>
      <w:proofErr w:type="spellStart"/>
      <w:r>
        <w:t>pdf</w:t>
      </w:r>
      <w:proofErr w:type="spellEnd"/>
      <w:r>
        <w:t xml:space="preserve"> and other files) </w:t>
      </w:r>
    </w:p>
    <w:p w14:paraId="24055E8A" w14:textId="77777777" w:rsidR="00602F1D" w:rsidRPr="00602F1D" w:rsidRDefault="00602F1D" w:rsidP="00602F1D"/>
    <w:p w14:paraId="1749F449" w14:textId="77777777" w:rsidR="00602F1D" w:rsidRPr="00602F1D" w:rsidRDefault="00602F1D" w:rsidP="00602F1D"/>
    <w:p w14:paraId="10930223" w14:textId="77777777" w:rsidR="00087FF5" w:rsidRDefault="00087FF5" w:rsidP="00087FF5">
      <w:pPr>
        <w:pStyle w:val="Heading1"/>
      </w:pPr>
      <w:r>
        <w:t xml:space="preserve">Shell Scripting </w:t>
      </w:r>
    </w:p>
    <w:p w14:paraId="72C5AF2F" w14:textId="0C6584A6" w:rsidR="00087FF5" w:rsidRDefault="00946CB1" w:rsidP="00946CB1">
      <w:pPr>
        <w:pStyle w:val="Heading2"/>
      </w:pPr>
      <w:r>
        <w:t>Array</w:t>
      </w:r>
    </w:p>
    <w:p w14:paraId="2D9E91D3" w14:textId="3E37BE20" w:rsidR="00946CB1" w:rsidRDefault="00946CB1" w:rsidP="00946CB1">
      <w:r>
        <w:t>To covert string to array:</w:t>
      </w:r>
    </w:p>
    <w:p w14:paraId="7B8596DB" w14:textId="06F09437" w:rsidR="00946CB1" w:rsidRPr="00946CB1" w:rsidRDefault="00946CB1" w:rsidP="00946CB1">
      <w:pPr>
        <w:pBdr>
          <w:top w:val="single" w:sz="4" w:space="1" w:color="auto"/>
          <w:left w:val="single" w:sz="4" w:space="4" w:color="auto"/>
          <w:bottom w:val="single" w:sz="4" w:space="1" w:color="auto"/>
          <w:right w:val="single" w:sz="4" w:space="4" w:color="auto"/>
        </w:pBdr>
      </w:pPr>
      <w:r>
        <w:t>&lt;</w:t>
      </w:r>
      <w:proofErr w:type="gramStart"/>
      <w:r>
        <w:t>array</w:t>
      </w:r>
      <w:proofErr w:type="gramEnd"/>
      <w:r>
        <w:t>&gt;=( $&lt;string&gt; )</w:t>
      </w:r>
    </w:p>
    <w:p w14:paraId="5CF3E4AE" w14:textId="77777777" w:rsidR="00907BEC" w:rsidRDefault="00907BEC" w:rsidP="00907BEC"/>
    <w:p w14:paraId="1398C673" w14:textId="08AFC33D" w:rsidR="00907BEC" w:rsidRDefault="00907BEC" w:rsidP="00907BEC">
      <w:r>
        <w:t>To get length of an array:</w:t>
      </w:r>
    </w:p>
    <w:p w14:paraId="59E1C14B" w14:textId="720AF6D7" w:rsidR="00907BEC" w:rsidRDefault="00907BEC" w:rsidP="00907BEC">
      <w:pPr>
        <w:pBdr>
          <w:top w:val="single" w:sz="4" w:space="1" w:color="auto"/>
          <w:left w:val="single" w:sz="4" w:space="4" w:color="auto"/>
          <w:bottom w:val="single" w:sz="4" w:space="1" w:color="auto"/>
          <w:right w:val="single" w:sz="4" w:space="4" w:color="auto"/>
        </w:pBdr>
      </w:pPr>
      <w:r>
        <w:t>${</w:t>
      </w:r>
      <w:proofErr w:type="gramStart"/>
      <w:r>
        <w:t>array</w:t>
      </w:r>
      <w:proofErr w:type="gramEnd"/>
      <w:r>
        <w:t>[*]}</w:t>
      </w:r>
    </w:p>
    <w:p w14:paraId="44C134AF" w14:textId="77777777" w:rsidR="00907BEC" w:rsidRDefault="00907BEC" w:rsidP="00907BEC"/>
    <w:p w14:paraId="430F00A1" w14:textId="1C0E001B" w:rsidR="00907BEC" w:rsidRDefault="00907BEC" w:rsidP="00907BEC">
      <w:r>
        <w:t>To get element k from an array (0-based):</w:t>
      </w:r>
    </w:p>
    <w:p w14:paraId="7D4EFBD2" w14:textId="788C60B7" w:rsidR="00907BEC" w:rsidRDefault="00907BEC" w:rsidP="00907BEC">
      <w:pPr>
        <w:pBdr>
          <w:top w:val="single" w:sz="4" w:space="1" w:color="auto"/>
          <w:left w:val="single" w:sz="4" w:space="4" w:color="auto"/>
          <w:bottom w:val="single" w:sz="4" w:space="1" w:color="auto"/>
          <w:right w:val="single" w:sz="4" w:space="4" w:color="auto"/>
        </w:pBdr>
      </w:pPr>
      <w:r>
        <w:t>${</w:t>
      </w:r>
      <w:proofErr w:type="gramStart"/>
      <w:r>
        <w:t>array</w:t>
      </w:r>
      <w:proofErr w:type="gramEnd"/>
      <w:r>
        <w:t>[k]}</w:t>
      </w:r>
    </w:p>
    <w:p w14:paraId="090D4CE5" w14:textId="77777777" w:rsidR="008338D1" w:rsidRDefault="008338D1" w:rsidP="008338D1">
      <w:pPr>
        <w:pStyle w:val="Heading2"/>
      </w:pPr>
      <w:r>
        <w:t xml:space="preserve">Conditionals </w:t>
      </w:r>
    </w:p>
    <w:p w14:paraId="165F91CC" w14:textId="77777777" w:rsidR="008338D1" w:rsidRDefault="008338D1" w:rsidP="008338D1">
      <w:proofErr w:type="gramStart"/>
      <w:r>
        <w:t>The if-</w:t>
      </w:r>
      <w:proofErr w:type="spellStart"/>
      <w:r>
        <w:t>elif</w:t>
      </w:r>
      <w:proofErr w:type="spellEnd"/>
      <w:r>
        <w:t>-then statement.</w:t>
      </w:r>
      <w:proofErr w:type="gramEnd"/>
      <w:r>
        <w:t xml:space="preserve"> E.g. </w:t>
      </w:r>
    </w:p>
    <w:p w14:paraId="6B68F222" w14:textId="77777777" w:rsidR="008338D1" w:rsidRDefault="008338D1" w:rsidP="008338D1"/>
    <w:p w14:paraId="341DF6F1" w14:textId="77777777" w:rsidR="008338D1" w:rsidRDefault="008338D1" w:rsidP="008338D1">
      <w:pPr>
        <w:pBdr>
          <w:top w:val="single" w:sz="4" w:space="1" w:color="auto"/>
          <w:left w:val="single" w:sz="4" w:space="4" w:color="auto"/>
          <w:bottom w:val="single" w:sz="4" w:space="1" w:color="auto"/>
          <w:right w:val="single" w:sz="4" w:space="4" w:color="auto"/>
        </w:pBdr>
      </w:pPr>
      <w:proofErr w:type="gramStart"/>
      <w:r>
        <w:t>if</w:t>
      </w:r>
      <w:proofErr w:type="gramEnd"/>
      <w:r>
        <w:t xml:space="preserve"> [ "$a" == "$b" ]; then </w:t>
      </w:r>
    </w:p>
    <w:p w14:paraId="7C97474D" w14:textId="77777777" w:rsidR="008338D1" w:rsidRDefault="008338D1" w:rsidP="008338D1">
      <w:pPr>
        <w:pBdr>
          <w:top w:val="single" w:sz="4" w:space="1" w:color="auto"/>
          <w:left w:val="single" w:sz="4" w:space="4" w:color="auto"/>
          <w:bottom w:val="single" w:sz="4" w:space="1" w:color="auto"/>
          <w:right w:val="single" w:sz="4" w:space="4" w:color="auto"/>
        </w:pBdr>
      </w:pPr>
      <w:r>
        <w:tab/>
      </w:r>
      <w:proofErr w:type="gramStart"/>
      <w:r>
        <w:t>echo</w:t>
      </w:r>
      <w:proofErr w:type="gramEnd"/>
      <w:r>
        <w:t xml:space="preserve"> "a is b"</w:t>
      </w:r>
    </w:p>
    <w:p w14:paraId="52974750" w14:textId="77777777" w:rsidR="008338D1" w:rsidRDefault="008338D1" w:rsidP="008338D1">
      <w:pPr>
        <w:pBdr>
          <w:top w:val="single" w:sz="4" w:space="1" w:color="auto"/>
          <w:left w:val="single" w:sz="4" w:space="4" w:color="auto"/>
          <w:bottom w:val="single" w:sz="4" w:space="1" w:color="auto"/>
          <w:right w:val="single" w:sz="4" w:space="4" w:color="auto"/>
        </w:pBdr>
      </w:pPr>
      <w:proofErr w:type="spellStart"/>
      <w:proofErr w:type="gramStart"/>
      <w:r>
        <w:t>elif</w:t>
      </w:r>
      <w:proofErr w:type="spellEnd"/>
      <w:proofErr w:type="gramEnd"/>
      <w:r>
        <w:t xml:space="preserve"> [ "$a" == "$c" ]; then </w:t>
      </w:r>
    </w:p>
    <w:p w14:paraId="1097A919" w14:textId="77777777" w:rsidR="008338D1" w:rsidRDefault="008338D1" w:rsidP="008338D1">
      <w:pPr>
        <w:pBdr>
          <w:top w:val="single" w:sz="4" w:space="1" w:color="auto"/>
          <w:left w:val="single" w:sz="4" w:space="4" w:color="auto"/>
          <w:bottom w:val="single" w:sz="4" w:space="1" w:color="auto"/>
          <w:right w:val="single" w:sz="4" w:space="4" w:color="auto"/>
        </w:pBdr>
      </w:pPr>
      <w:r>
        <w:tab/>
      </w:r>
      <w:proofErr w:type="gramStart"/>
      <w:r>
        <w:t>echo</w:t>
      </w:r>
      <w:proofErr w:type="gramEnd"/>
      <w:r>
        <w:t xml:space="preserve"> "a is c"</w:t>
      </w:r>
    </w:p>
    <w:p w14:paraId="253EE02D" w14:textId="77777777" w:rsidR="008338D1" w:rsidRDefault="008338D1" w:rsidP="008338D1">
      <w:pPr>
        <w:pBdr>
          <w:top w:val="single" w:sz="4" w:space="1" w:color="auto"/>
          <w:left w:val="single" w:sz="4" w:space="4" w:color="auto"/>
          <w:bottom w:val="single" w:sz="4" w:space="1" w:color="auto"/>
          <w:right w:val="single" w:sz="4" w:space="4" w:color="auto"/>
        </w:pBdr>
      </w:pPr>
      <w:proofErr w:type="gramStart"/>
      <w:r>
        <w:t>else</w:t>
      </w:r>
      <w:proofErr w:type="gramEnd"/>
      <w:r>
        <w:t xml:space="preserve"> </w:t>
      </w:r>
    </w:p>
    <w:p w14:paraId="782AEBBF" w14:textId="77777777" w:rsidR="008338D1" w:rsidRDefault="008338D1" w:rsidP="008338D1">
      <w:pPr>
        <w:pBdr>
          <w:top w:val="single" w:sz="4" w:space="1" w:color="auto"/>
          <w:left w:val="single" w:sz="4" w:space="4" w:color="auto"/>
          <w:bottom w:val="single" w:sz="4" w:space="1" w:color="auto"/>
          <w:right w:val="single" w:sz="4" w:space="4" w:color="auto"/>
        </w:pBdr>
      </w:pPr>
      <w:r>
        <w:tab/>
      </w:r>
      <w:proofErr w:type="gramStart"/>
      <w:r>
        <w:t>echo</w:t>
      </w:r>
      <w:proofErr w:type="gramEnd"/>
      <w:r>
        <w:t xml:space="preserve"> "a is neither b or c"</w:t>
      </w:r>
    </w:p>
    <w:p w14:paraId="21A2F094" w14:textId="77777777" w:rsidR="008338D1" w:rsidRDefault="008338D1" w:rsidP="008338D1">
      <w:pPr>
        <w:pBdr>
          <w:top w:val="single" w:sz="4" w:space="1" w:color="auto"/>
          <w:left w:val="single" w:sz="4" w:space="4" w:color="auto"/>
          <w:bottom w:val="single" w:sz="4" w:space="1" w:color="auto"/>
          <w:right w:val="single" w:sz="4" w:space="4" w:color="auto"/>
        </w:pBdr>
      </w:pPr>
      <w:proofErr w:type="gramStart"/>
      <w:r>
        <w:t>fi</w:t>
      </w:r>
      <w:proofErr w:type="gramEnd"/>
      <w:r>
        <w:t xml:space="preserve"> </w:t>
      </w:r>
    </w:p>
    <w:p w14:paraId="02F430B7" w14:textId="77777777" w:rsidR="008338D1" w:rsidRDefault="008338D1" w:rsidP="008338D1"/>
    <w:p w14:paraId="6CFD92E0" w14:textId="77777777" w:rsidR="008338D1" w:rsidRDefault="008338D1" w:rsidP="008338D1">
      <w:r>
        <w:t>Note:</w:t>
      </w:r>
    </w:p>
    <w:p w14:paraId="56F896A2" w14:textId="77777777" w:rsidR="008338D1" w:rsidRDefault="008338D1" w:rsidP="008338D1">
      <w:pPr>
        <w:pStyle w:val="ListBullet"/>
      </w:pPr>
      <w:r>
        <w:t xml:space="preserve">A space must exist after "[" and before "]" </w:t>
      </w:r>
    </w:p>
    <w:p w14:paraId="19B7ADFB" w14:textId="77777777" w:rsidR="008338D1" w:rsidRDefault="008338D1" w:rsidP="008338D1">
      <w:pPr>
        <w:pStyle w:val="ListBullet"/>
        <w:numPr>
          <w:ilvl w:val="0"/>
          <w:numId w:val="0"/>
        </w:numPr>
        <w:ind w:left="360" w:hanging="360"/>
      </w:pPr>
    </w:p>
    <w:p w14:paraId="369A2397" w14:textId="77777777" w:rsidR="008338D1" w:rsidRDefault="008338D1" w:rsidP="008338D1">
      <w:pPr>
        <w:pStyle w:val="ListBullet"/>
        <w:numPr>
          <w:ilvl w:val="0"/>
          <w:numId w:val="0"/>
        </w:numPr>
        <w:ind w:left="360" w:hanging="360"/>
      </w:pPr>
      <w:r>
        <w:t xml:space="preserve">Another quick and dirty way: </w:t>
      </w:r>
    </w:p>
    <w:p w14:paraId="5254348A" w14:textId="77777777" w:rsidR="008338D1" w:rsidRDefault="008338D1" w:rsidP="008338D1">
      <w:pPr>
        <w:pStyle w:val="ListBullet"/>
        <w:numPr>
          <w:ilvl w:val="0"/>
          <w:numId w:val="0"/>
        </w:numPr>
        <w:ind w:left="360" w:hanging="360"/>
      </w:pPr>
    </w:p>
    <w:p w14:paraId="0370866D" w14:textId="77777777" w:rsidR="008338D1" w:rsidRDefault="008338D1" w:rsidP="008338D1">
      <w:pPr>
        <w:pStyle w:val="ListBullet"/>
        <w:numPr>
          <w:ilvl w:val="0"/>
          <w:numId w:val="0"/>
        </w:numPr>
        <w:pBdr>
          <w:top w:val="single" w:sz="4" w:space="1" w:color="auto"/>
          <w:left w:val="single" w:sz="4" w:space="4" w:color="auto"/>
          <w:bottom w:val="single" w:sz="4" w:space="1" w:color="auto"/>
          <w:right w:val="single" w:sz="4" w:space="4" w:color="auto"/>
        </w:pBdr>
        <w:ind w:left="360" w:hanging="360"/>
      </w:pPr>
      <w:r>
        <w:t>&lt;</w:t>
      </w:r>
      <w:proofErr w:type="gramStart"/>
      <w:r>
        <w:t>condition</w:t>
      </w:r>
      <w:proofErr w:type="gramEnd"/>
      <w:r>
        <w:t>&gt; &amp;&amp; ( statements to evaluate if condition is true )</w:t>
      </w:r>
    </w:p>
    <w:p w14:paraId="0EE1B37B" w14:textId="77777777" w:rsidR="008338D1" w:rsidRDefault="008338D1" w:rsidP="008338D1">
      <w:pPr>
        <w:pStyle w:val="ListBullet"/>
        <w:numPr>
          <w:ilvl w:val="0"/>
          <w:numId w:val="0"/>
        </w:numPr>
        <w:pBdr>
          <w:top w:val="single" w:sz="4" w:space="1" w:color="auto"/>
          <w:left w:val="single" w:sz="4" w:space="4" w:color="auto"/>
          <w:bottom w:val="single" w:sz="4" w:space="1" w:color="auto"/>
          <w:right w:val="single" w:sz="4" w:space="4" w:color="auto"/>
        </w:pBdr>
        <w:ind w:left="360" w:hanging="360"/>
      </w:pPr>
      <w:r>
        <w:t>&lt;</w:t>
      </w:r>
      <w:proofErr w:type="gramStart"/>
      <w:r>
        <w:t>condition</w:t>
      </w:r>
      <w:proofErr w:type="gramEnd"/>
      <w:r>
        <w:t>&gt; || ( statements to evaluate if condition is false )</w:t>
      </w:r>
    </w:p>
    <w:p w14:paraId="03AF2BC9" w14:textId="77777777" w:rsidR="008338D1" w:rsidRDefault="008338D1" w:rsidP="008338D1">
      <w:pPr>
        <w:pStyle w:val="ListBullet"/>
        <w:numPr>
          <w:ilvl w:val="0"/>
          <w:numId w:val="0"/>
        </w:numPr>
        <w:ind w:left="360" w:hanging="360"/>
      </w:pPr>
    </w:p>
    <w:p w14:paraId="722F770A" w14:textId="77777777" w:rsidR="008338D1" w:rsidRDefault="008338D1" w:rsidP="008338D1">
      <w:pPr>
        <w:pStyle w:val="Heading2"/>
      </w:pPr>
      <w:r>
        <w:t xml:space="preserve">Conditional </w:t>
      </w:r>
      <w:r w:rsidRPr="00C977BC">
        <w:t>Operators</w:t>
      </w:r>
    </w:p>
    <w:p w14:paraId="21F69D3E" w14:textId="77777777" w:rsidR="008338D1" w:rsidRDefault="008338D1" w:rsidP="008338D1"/>
    <w:p w14:paraId="0CFB0880" w14:textId="77777777" w:rsidR="008338D1" w:rsidRDefault="008338D1" w:rsidP="008338D1"/>
    <w:p w14:paraId="1581DA17" w14:textId="77777777" w:rsidR="008338D1" w:rsidRDefault="008338D1" w:rsidP="008338D1">
      <w:pPr>
        <w:rPr>
          <w:b/>
        </w:rPr>
      </w:pPr>
      <w:proofErr w:type="spellStart"/>
      <w:r w:rsidRPr="00C977BC">
        <w:rPr>
          <w:b/>
        </w:rPr>
        <w:t>Integar</w:t>
      </w:r>
      <w:proofErr w:type="spellEnd"/>
      <w:r w:rsidRPr="00C977BC">
        <w:rPr>
          <w:b/>
        </w:rPr>
        <w:t xml:space="preserve"> Comparison</w:t>
      </w:r>
    </w:p>
    <w:p w14:paraId="319851B0" w14:textId="77777777" w:rsidR="008338D1" w:rsidRDefault="008338D1" w:rsidP="008338D1">
      <w:pPr>
        <w:pStyle w:val="ListBullet"/>
      </w:pPr>
      <w:r>
        <w:t>-</w:t>
      </w:r>
      <w:proofErr w:type="gramStart"/>
      <w:r>
        <w:t>ne</w:t>
      </w:r>
      <w:proofErr w:type="gramEnd"/>
      <w:r>
        <w:tab/>
        <w:t>not equal</w:t>
      </w:r>
    </w:p>
    <w:p w14:paraId="3B82A2A8" w14:textId="77777777" w:rsidR="008338D1" w:rsidRDefault="008338D1" w:rsidP="008338D1">
      <w:pPr>
        <w:pStyle w:val="ListBullet"/>
      </w:pPr>
      <w:r>
        <w:t>-</w:t>
      </w:r>
      <w:proofErr w:type="spellStart"/>
      <w:proofErr w:type="gramStart"/>
      <w:r>
        <w:t>eq</w:t>
      </w:r>
      <w:proofErr w:type="spellEnd"/>
      <w:proofErr w:type="gramEnd"/>
      <w:r>
        <w:t xml:space="preserve"> equal</w:t>
      </w:r>
    </w:p>
    <w:p w14:paraId="1DA6D915" w14:textId="77777777" w:rsidR="008338D1" w:rsidRDefault="008338D1" w:rsidP="008338D1">
      <w:pPr>
        <w:pStyle w:val="ListBullet"/>
        <w:numPr>
          <w:ilvl w:val="0"/>
          <w:numId w:val="0"/>
        </w:numPr>
        <w:ind w:left="360" w:hanging="360"/>
      </w:pPr>
    </w:p>
    <w:p w14:paraId="24E2AA23" w14:textId="77777777" w:rsidR="008338D1" w:rsidRPr="00C977BC" w:rsidRDefault="008338D1" w:rsidP="008338D1">
      <w:pPr>
        <w:pStyle w:val="ListBullet"/>
        <w:numPr>
          <w:ilvl w:val="0"/>
          <w:numId w:val="0"/>
        </w:numPr>
        <w:ind w:left="360" w:hanging="360"/>
        <w:rPr>
          <w:b/>
        </w:rPr>
      </w:pPr>
      <w:r w:rsidRPr="00C977BC">
        <w:rPr>
          <w:b/>
        </w:rPr>
        <w:t>String Comparison</w:t>
      </w:r>
    </w:p>
    <w:p w14:paraId="26A5BA56" w14:textId="77777777" w:rsidR="008338D1" w:rsidRDefault="008338D1" w:rsidP="008338D1">
      <w:pPr>
        <w:pStyle w:val="ListBullet"/>
      </w:pPr>
      <w:r>
        <w:t>==</w:t>
      </w:r>
      <w:r>
        <w:tab/>
      </w:r>
      <w:proofErr w:type="gramStart"/>
      <w:r>
        <w:t>equal</w:t>
      </w:r>
      <w:proofErr w:type="gramEnd"/>
    </w:p>
    <w:p w14:paraId="3EEA42DE" w14:textId="77777777" w:rsidR="008338D1" w:rsidRDefault="008338D1" w:rsidP="008338D1">
      <w:pPr>
        <w:pStyle w:val="ListBullet"/>
      </w:pPr>
      <w:proofErr w:type="gramStart"/>
      <w:r>
        <w:t>!=</w:t>
      </w:r>
      <w:proofErr w:type="gramEnd"/>
      <w:r>
        <w:t xml:space="preserve"> not equal</w:t>
      </w:r>
    </w:p>
    <w:p w14:paraId="3C141F62" w14:textId="77777777" w:rsidR="008338D1" w:rsidRDefault="008338D1" w:rsidP="008338D1">
      <w:pPr>
        <w:pStyle w:val="ListBullet"/>
        <w:numPr>
          <w:ilvl w:val="0"/>
          <w:numId w:val="0"/>
        </w:numPr>
        <w:ind w:left="360" w:hanging="360"/>
      </w:pPr>
    </w:p>
    <w:p w14:paraId="657AB7D7" w14:textId="77777777" w:rsidR="00FB6D9D" w:rsidRDefault="00FB6D9D" w:rsidP="00FB6D9D">
      <w:pPr>
        <w:pStyle w:val="ListBullet"/>
        <w:numPr>
          <w:ilvl w:val="0"/>
          <w:numId w:val="0"/>
        </w:numPr>
        <w:ind w:left="360" w:hanging="360"/>
      </w:pPr>
      <w:r>
        <w:t xml:space="preserve">More operators refer to this </w:t>
      </w:r>
      <w:hyperlink r:id="rId34" w:history="1">
        <w:r w:rsidRPr="00C977BC">
          <w:rPr>
            <w:rStyle w:val="Hyperlink"/>
          </w:rPr>
          <w:t>p</w:t>
        </w:r>
        <w:r w:rsidRPr="00C977BC">
          <w:rPr>
            <w:rStyle w:val="Hyperlink"/>
          </w:rPr>
          <w:t>a</w:t>
        </w:r>
        <w:r w:rsidRPr="00C977BC">
          <w:rPr>
            <w:rStyle w:val="Hyperlink"/>
          </w:rPr>
          <w:t>ge</w:t>
        </w:r>
      </w:hyperlink>
      <w:r>
        <w:t>.</w:t>
      </w:r>
    </w:p>
    <w:p w14:paraId="32B1AE5B" w14:textId="77777777" w:rsidR="00FB6D9D" w:rsidRDefault="00FB6D9D" w:rsidP="008338D1">
      <w:pPr>
        <w:pStyle w:val="ListBullet"/>
        <w:numPr>
          <w:ilvl w:val="0"/>
          <w:numId w:val="0"/>
        </w:numPr>
        <w:ind w:left="360" w:hanging="360"/>
      </w:pPr>
    </w:p>
    <w:p w14:paraId="5850145E" w14:textId="4382745A" w:rsidR="008338D1" w:rsidRDefault="00FB6D9D" w:rsidP="008338D1">
      <w:pPr>
        <w:pStyle w:val="ListBullet"/>
        <w:numPr>
          <w:ilvl w:val="0"/>
          <w:numId w:val="0"/>
        </w:numPr>
        <w:ind w:left="360" w:hanging="360"/>
        <w:rPr>
          <w:b/>
        </w:rPr>
      </w:pPr>
      <w:r>
        <w:rPr>
          <w:b/>
        </w:rPr>
        <w:t>File test operators</w:t>
      </w:r>
    </w:p>
    <w:p w14:paraId="2BEBC336" w14:textId="31E31F7A" w:rsidR="008338D1" w:rsidRDefault="008338D1" w:rsidP="008803DB">
      <w:pPr>
        <w:pStyle w:val="ListBullet"/>
        <w:numPr>
          <w:ilvl w:val="0"/>
          <w:numId w:val="3"/>
        </w:numPr>
      </w:pPr>
      <w:r>
        <w:t>–</w:t>
      </w:r>
      <w:proofErr w:type="gramStart"/>
      <w:r w:rsidR="00FB6D9D">
        <w:t>f</w:t>
      </w:r>
      <w:proofErr w:type="gramEnd"/>
      <w:r w:rsidR="00FB6D9D">
        <w:tab/>
        <w:t>file exist</w:t>
      </w:r>
    </w:p>
    <w:p w14:paraId="0FD5C20B" w14:textId="50D15635" w:rsidR="00FB6D9D" w:rsidRDefault="00FB6D9D" w:rsidP="008803DB">
      <w:pPr>
        <w:pStyle w:val="ListBullet"/>
        <w:numPr>
          <w:ilvl w:val="0"/>
          <w:numId w:val="3"/>
        </w:numPr>
      </w:pPr>
      <w:r>
        <w:t>-</w:t>
      </w:r>
      <w:proofErr w:type="gramStart"/>
      <w:r>
        <w:t>s</w:t>
      </w:r>
      <w:proofErr w:type="gramEnd"/>
      <w:r>
        <w:t xml:space="preserve"> </w:t>
      </w:r>
      <w:r>
        <w:tab/>
        <w:t xml:space="preserve">file has content (not empty) </w:t>
      </w:r>
    </w:p>
    <w:p w14:paraId="51CB7E92" w14:textId="77777777" w:rsidR="008338D1" w:rsidRDefault="008338D1" w:rsidP="008338D1">
      <w:pPr>
        <w:pStyle w:val="ListBullet"/>
        <w:numPr>
          <w:ilvl w:val="0"/>
          <w:numId w:val="0"/>
        </w:numPr>
        <w:ind w:left="360" w:hanging="360"/>
      </w:pPr>
    </w:p>
    <w:p w14:paraId="331D2B7C" w14:textId="74D0242B" w:rsidR="00B73642" w:rsidRPr="008338D1" w:rsidRDefault="00B73642" w:rsidP="008338D1">
      <w:pPr>
        <w:pStyle w:val="ListBullet"/>
        <w:numPr>
          <w:ilvl w:val="0"/>
          <w:numId w:val="0"/>
        </w:numPr>
        <w:ind w:left="360" w:hanging="360"/>
      </w:pPr>
      <w:r>
        <w:t xml:space="preserve">File test operators: </w:t>
      </w:r>
      <w:hyperlink r:id="rId35" w:history="1">
        <w:r w:rsidRPr="00B73642">
          <w:rPr>
            <w:rStyle w:val="Hyperlink"/>
          </w:rPr>
          <w:t>here</w:t>
        </w:r>
      </w:hyperlink>
    </w:p>
    <w:p w14:paraId="2F411DF6" w14:textId="77777777" w:rsidR="008338D1" w:rsidRDefault="008338D1" w:rsidP="008338D1">
      <w:pPr>
        <w:pStyle w:val="ListBullet"/>
        <w:numPr>
          <w:ilvl w:val="0"/>
          <w:numId w:val="0"/>
        </w:numPr>
        <w:ind w:left="360" w:hanging="360"/>
      </w:pPr>
    </w:p>
    <w:p w14:paraId="702730C5" w14:textId="77777777" w:rsidR="008338D1" w:rsidRDefault="008338D1" w:rsidP="008338D1">
      <w:pPr>
        <w:pStyle w:val="Heading2"/>
      </w:pPr>
      <w:r>
        <w:t xml:space="preserve">Command Line Options/Flags </w:t>
      </w:r>
    </w:p>
    <w:p w14:paraId="2A86DD92" w14:textId="77777777" w:rsidR="008338D1" w:rsidRPr="00480F49" w:rsidRDefault="008338D1" w:rsidP="008338D1">
      <w:r>
        <w:t xml:space="preserve">Use </w:t>
      </w:r>
      <w:proofErr w:type="spellStart"/>
      <w:r w:rsidRPr="00480F49">
        <w:rPr>
          <w:b/>
        </w:rPr>
        <w:t>getopts</w:t>
      </w:r>
      <w:proofErr w:type="spellEnd"/>
      <w:r>
        <w:rPr>
          <w:b/>
        </w:rPr>
        <w:t xml:space="preserve">. </w:t>
      </w:r>
      <w:r>
        <w:t xml:space="preserve">Every time </w:t>
      </w:r>
      <w:proofErr w:type="spellStart"/>
      <w:r>
        <w:t>getopts</w:t>
      </w:r>
      <w:proofErr w:type="spellEnd"/>
      <w:r>
        <w:t xml:space="preserve"> is called, it </w:t>
      </w:r>
      <w:proofErr w:type="gramStart"/>
      <w:r>
        <w:t>move</w:t>
      </w:r>
      <w:proofErr w:type="gramEnd"/>
      <w:r>
        <w:t xml:space="preserve"> $OPTIND up 1 to access next command line option until the last the option and returns FALSE. A while loop can be </w:t>
      </w:r>
      <w:proofErr w:type="gramStart"/>
      <w:r>
        <w:t>used  to</w:t>
      </w:r>
      <w:proofErr w:type="gramEnd"/>
      <w:r>
        <w:t xml:space="preserve"> sequentially parse every command option. Example: </w:t>
      </w:r>
    </w:p>
    <w:p w14:paraId="12EEE203" w14:textId="77777777" w:rsidR="008338D1" w:rsidRDefault="008338D1" w:rsidP="008338D1">
      <w:pPr>
        <w:pBdr>
          <w:top w:val="single" w:sz="4" w:space="1" w:color="auto"/>
          <w:left w:val="single" w:sz="4" w:space="4" w:color="auto"/>
          <w:bottom w:val="single" w:sz="4" w:space="1" w:color="auto"/>
          <w:right w:val="single" w:sz="4" w:space="4" w:color="auto"/>
        </w:pBdr>
      </w:pPr>
      <w:proofErr w:type="gramStart"/>
      <w:r>
        <w:t>while</w:t>
      </w:r>
      <w:proofErr w:type="gramEnd"/>
      <w:r>
        <w:t xml:space="preserve"> </w:t>
      </w:r>
      <w:proofErr w:type="spellStart"/>
      <w:r>
        <w:t>getopts</w:t>
      </w:r>
      <w:proofErr w:type="spellEnd"/>
      <w:r>
        <w:t xml:space="preserve"> ":</w:t>
      </w:r>
      <w:proofErr w:type="spellStart"/>
      <w:r>
        <w:t>i:o</w:t>
      </w:r>
      <w:proofErr w:type="spellEnd"/>
      <w:r>
        <w:t xml:space="preserve">:" opt; do </w:t>
      </w:r>
    </w:p>
    <w:p w14:paraId="71615ADD" w14:textId="77777777" w:rsidR="008338D1" w:rsidRDefault="008338D1" w:rsidP="008338D1">
      <w:pPr>
        <w:pBdr>
          <w:top w:val="single" w:sz="4" w:space="1" w:color="auto"/>
          <w:left w:val="single" w:sz="4" w:space="4" w:color="auto"/>
          <w:bottom w:val="single" w:sz="4" w:space="1" w:color="auto"/>
          <w:right w:val="single" w:sz="4" w:space="4" w:color="auto"/>
        </w:pBdr>
      </w:pPr>
      <w:r>
        <w:tab/>
      </w:r>
      <w:proofErr w:type="gramStart"/>
      <w:r>
        <w:t>case</w:t>
      </w:r>
      <w:proofErr w:type="gramEnd"/>
      <w:r>
        <w:t xml:space="preserve"> $opt in </w:t>
      </w:r>
    </w:p>
    <w:p w14:paraId="3EE7BEF4" w14:textId="77777777" w:rsidR="008338D1" w:rsidRDefault="008338D1" w:rsidP="008338D1">
      <w:pPr>
        <w:pBdr>
          <w:top w:val="single" w:sz="4" w:space="1" w:color="auto"/>
          <w:left w:val="single" w:sz="4" w:space="4" w:color="auto"/>
          <w:bottom w:val="single" w:sz="4" w:space="1" w:color="auto"/>
          <w:right w:val="single" w:sz="4" w:space="4" w:color="auto"/>
        </w:pBdr>
      </w:pPr>
      <w:r>
        <w:tab/>
      </w:r>
      <w:r>
        <w:tab/>
      </w:r>
      <w:proofErr w:type="spellStart"/>
      <w:r>
        <w:t>i</w:t>
      </w:r>
      <w:proofErr w:type="spellEnd"/>
      <w:r>
        <w:t xml:space="preserve">) </w:t>
      </w:r>
      <w:proofErr w:type="spellStart"/>
      <w:proofErr w:type="gramStart"/>
      <w:r>
        <w:t>input</w:t>
      </w:r>
      <w:proofErr w:type="gramEnd"/>
      <w:r>
        <w:t>_dir</w:t>
      </w:r>
      <w:proofErr w:type="spellEnd"/>
      <w:r>
        <w:t>=$OPTARG</w:t>
      </w:r>
    </w:p>
    <w:p w14:paraId="5B957B6B" w14:textId="77777777" w:rsidR="008338D1" w:rsidRDefault="008338D1" w:rsidP="008338D1">
      <w:pPr>
        <w:pBdr>
          <w:top w:val="single" w:sz="4" w:space="1" w:color="auto"/>
          <w:left w:val="single" w:sz="4" w:space="4" w:color="auto"/>
          <w:bottom w:val="single" w:sz="4" w:space="1" w:color="auto"/>
          <w:right w:val="single" w:sz="4" w:space="4" w:color="auto"/>
        </w:pBdr>
      </w:pPr>
      <w:r>
        <w:tab/>
      </w:r>
      <w:r>
        <w:tab/>
      </w:r>
      <w:proofErr w:type="gramStart"/>
      <w:r>
        <w:t>;;</w:t>
      </w:r>
      <w:proofErr w:type="gramEnd"/>
    </w:p>
    <w:p w14:paraId="10AC9D7A" w14:textId="77777777" w:rsidR="008338D1" w:rsidRDefault="008338D1" w:rsidP="008338D1">
      <w:pPr>
        <w:pBdr>
          <w:top w:val="single" w:sz="4" w:space="1" w:color="auto"/>
          <w:left w:val="single" w:sz="4" w:space="4" w:color="auto"/>
          <w:bottom w:val="single" w:sz="4" w:space="1" w:color="auto"/>
          <w:right w:val="single" w:sz="4" w:space="4" w:color="auto"/>
        </w:pBdr>
      </w:pPr>
      <w:r>
        <w:tab/>
      </w:r>
      <w:r>
        <w:tab/>
        <w:t xml:space="preserve">o) </w:t>
      </w:r>
      <w:proofErr w:type="spellStart"/>
      <w:proofErr w:type="gramStart"/>
      <w:r>
        <w:t>output</w:t>
      </w:r>
      <w:proofErr w:type="gramEnd"/>
      <w:r>
        <w:t>_dir</w:t>
      </w:r>
      <w:proofErr w:type="spellEnd"/>
      <w:r>
        <w:t>=$OPTARG</w:t>
      </w:r>
    </w:p>
    <w:p w14:paraId="4922107C" w14:textId="77777777" w:rsidR="008338D1" w:rsidRDefault="008338D1" w:rsidP="008338D1">
      <w:pPr>
        <w:pBdr>
          <w:top w:val="single" w:sz="4" w:space="1" w:color="auto"/>
          <w:left w:val="single" w:sz="4" w:space="4" w:color="auto"/>
          <w:bottom w:val="single" w:sz="4" w:space="1" w:color="auto"/>
          <w:right w:val="single" w:sz="4" w:space="4" w:color="auto"/>
        </w:pBdr>
      </w:pPr>
      <w:r>
        <w:tab/>
      </w:r>
      <w:r>
        <w:tab/>
      </w:r>
      <w:proofErr w:type="gramStart"/>
      <w:r>
        <w:t>;;</w:t>
      </w:r>
      <w:proofErr w:type="gramEnd"/>
    </w:p>
    <w:p w14:paraId="3ADF439B" w14:textId="77777777" w:rsidR="008338D1" w:rsidRDefault="008338D1" w:rsidP="008338D1">
      <w:pPr>
        <w:pBdr>
          <w:top w:val="single" w:sz="4" w:space="1" w:color="auto"/>
          <w:left w:val="single" w:sz="4" w:space="4" w:color="auto"/>
          <w:bottom w:val="single" w:sz="4" w:space="1" w:color="auto"/>
          <w:right w:val="single" w:sz="4" w:space="4" w:color="auto"/>
        </w:pBdr>
      </w:pPr>
      <w:r>
        <w:tab/>
      </w:r>
      <w:r>
        <w:tab/>
        <w:t xml:space="preserve">\?) </w:t>
      </w:r>
      <w:proofErr w:type="gramStart"/>
      <w:r>
        <w:t>echo</w:t>
      </w:r>
      <w:proofErr w:type="gramEnd"/>
      <w:r>
        <w:t xml:space="preserve"> "Invalid option -$OPTARG"; exit 1</w:t>
      </w:r>
    </w:p>
    <w:p w14:paraId="223173FE" w14:textId="77777777" w:rsidR="008338D1" w:rsidRDefault="008338D1" w:rsidP="008338D1">
      <w:pPr>
        <w:pBdr>
          <w:top w:val="single" w:sz="4" w:space="1" w:color="auto"/>
          <w:left w:val="single" w:sz="4" w:space="4" w:color="auto"/>
          <w:bottom w:val="single" w:sz="4" w:space="1" w:color="auto"/>
          <w:right w:val="single" w:sz="4" w:space="4" w:color="auto"/>
        </w:pBdr>
      </w:pPr>
      <w:r>
        <w:tab/>
      </w:r>
      <w:r>
        <w:tab/>
      </w:r>
      <w:proofErr w:type="gramStart"/>
      <w:r>
        <w:t>;;</w:t>
      </w:r>
      <w:proofErr w:type="gramEnd"/>
    </w:p>
    <w:p w14:paraId="5E3B9337" w14:textId="77777777" w:rsidR="008338D1" w:rsidRDefault="008338D1" w:rsidP="008338D1">
      <w:pPr>
        <w:pBdr>
          <w:top w:val="single" w:sz="4" w:space="1" w:color="auto"/>
          <w:left w:val="single" w:sz="4" w:space="4" w:color="auto"/>
          <w:bottom w:val="single" w:sz="4" w:space="1" w:color="auto"/>
          <w:right w:val="single" w:sz="4" w:space="4" w:color="auto"/>
        </w:pBdr>
      </w:pPr>
      <w:r>
        <w:tab/>
      </w:r>
      <w:proofErr w:type="spellStart"/>
      <w:proofErr w:type="gramStart"/>
      <w:r>
        <w:t>esac</w:t>
      </w:r>
      <w:proofErr w:type="spellEnd"/>
      <w:proofErr w:type="gramEnd"/>
    </w:p>
    <w:p w14:paraId="2E8B8ACF" w14:textId="77777777" w:rsidR="008338D1" w:rsidRPr="00480F49" w:rsidRDefault="008338D1" w:rsidP="008338D1">
      <w:pPr>
        <w:pBdr>
          <w:top w:val="single" w:sz="4" w:space="1" w:color="auto"/>
          <w:left w:val="single" w:sz="4" w:space="4" w:color="auto"/>
          <w:bottom w:val="single" w:sz="4" w:space="1" w:color="auto"/>
          <w:right w:val="single" w:sz="4" w:space="4" w:color="auto"/>
        </w:pBdr>
      </w:pPr>
      <w:proofErr w:type="gramStart"/>
      <w:r>
        <w:t>done</w:t>
      </w:r>
      <w:proofErr w:type="gramEnd"/>
    </w:p>
    <w:p w14:paraId="3A58FB45" w14:textId="77777777" w:rsidR="008338D1" w:rsidRDefault="008338D1" w:rsidP="008338D1">
      <w:pPr>
        <w:pStyle w:val="ListBullet"/>
      </w:pPr>
      <w:r>
        <w:t xml:space="preserve">OPTARG (a </w:t>
      </w:r>
      <w:proofErr w:type="spellStart"/>
      <w:r>
        <w:t>getopts</w:t>
      </w:r>
      <w:proofErr w:type="spellEnd"/>
      <w:r>
        <w:t xml:space="preserve"> keyword) stores the </w:t>
      </w:r>
      <w:r w:rsidRPr="002364B7">
        <w:rPr>
          <w:b/>
        </w:rPr>
        <w:t>argument</w:t>
      </w:r>
      <w:r>
        <w:t xml:space="preserve"> in current loop</w:t>
      </w:r>
    </w:p>
    <w:p w14:paraId="02AC5844" w14:textId="77777777" w:rsidR="008338D1" w:rsidRDefault="008338D1" w:rsidP="008338D1">
      <w:pPr>
        <w:pStyle w:val="ListBullet"/>
      </w:pPr>
      <w:proofErr w:type="gramStart"/>
      <w:r>
        <w:t>opt</w:t>
      </w:r>
      <w:proofErr w:type="gramEnd"/>
      <w:r>
        <w:t xml:space="preserve"> stores the </w:t>
      </w:r>
      <w:r w:rsidRPr="002364B7">
        <w:rPr>
          <w:b/>
        </w:rPr>
        <w:t>option</w:t>
      </w:r>
      <w:r>
        <w:rPr>
          <w:b/>
        </w:rPr>
        <w:t>/flag</w:t>
      </w:r>
      <w:r>
        <w:t xml:space="preserve"> in current loop</w:t>
      </w:r>
    </w:p>
    <w:p w14:paraId="28C2E625" w14:textId="77777777" w:rsidR="008338D1" w:rsidRDefault="008338D1" w:rsidP="008338D1">
      <w:pPr>
        <w:pStyle w:val="ListBullet"/>
      </w:pPr>
      <w:r>
        <w:t>"</w:t>
      </w:r>
      <w:proofErr w:type="gramStart"/>
      <w:r>
        <w:t>:</w:t>
      </w:r>
      <w:proofErr w:type="spellStart"/>
      <w:r>
        <w:t>i:o</w:t>
      </w:r>
      <w:proofErr w:type="spellEnd"/>
      <w:proofErr w:type="gramEnd"/>
      <w:r>
        <w:t xml:space="preserve">:" tells </w:t>
      </w:r>
      <w:proofErr w:type="spellStart"/>
      <w:r>
        <w:t>getopts</w:t>
      </w:r>
      <w:proofErr w:type="spellEnd"/>
      <w:r>
        <w:t xml:space="preserve"> to expect -</w:t>
      </w:r>
      <w:proofErr w:type="spellStart"/>
      <w:r>
        <w:t>i</w:t>
      </w:r>
      <w:proofErr w:type="spellEnd"/>
      <w:r>
        <w:t xml:space="preserve"> and –o. The colon after each letter tells </w:t>
      </w:r>
      <w:proofErr w:type="spellStart"/>
      <w:r>
        <w:t>getopts</w:t>
      </w:r>
      <w:proofErr w:type="spellEnd"/>
      <w:r>
        <w:t xml:space="preserve"> to expect </w:t>
      </w:r>
      <w:proofErr w:type="gramStart"/>
      <w:r>
        <w:t>an</w:t>
      </w:r>
      <w:proofErr w:type="gramEnd"/>
      <w:r>
        <w:t xml:space="preserve"> companion argument.  </w:t>
      </w:r>
    </w:p>
    <w:p w14:paraId="25EA2794" w14:textId="77777777" w:rsidR="008338D1" w:rsidRDefault="008338D1" w:rsidP="008338D1">
      <w:pPr>
        <w:pStyle w:val="Heading2"/>
      </w:pPr>
      <w:r>
        <w:t xml:space="preserve">Disk Quota </w:t>
      </w:r>
    </w:p>
    <w:p w14:paraId="22FD2DF6" w14:textId="77777777" w:rsidR="008338D1" w:rsidRDefault="008338D1" w:rsidP="008338D1"/>
    <w:p w14:paraId="65D90980" w14:textId="77777777" w:rsidR="008338D1" w:rsidRDefault="008338D1" w:rsidP="008338D1">
      <w:r>
        <w:t xml:space="preserve">Use this command to check disk quota: </w:t>
      </w:r>
    </w:p>
    <w:p w14:paraId="524E4E80" w14:textId="77777777" w:rsidR="008338D1" w:rsidRPr="00E12E71" w:rsidRDefault="008338D1" w:rsidP="008338D1">
      <w:pPr>
        <w:pBdr>
          <w:top w:val="single" w:sz="4" w:space="1" w:color="auto"/>
          <w:left w:val="single" w:sz="4" w:space="4" w:color="auto"/>
          <w:bottom w:val="single" w:sz="4" w:space="1" w:color="auto"/>
          <w:right w:val="single" w:sz="4" w:space="4" w:color="auto"/>
        </w:pBdr>
        <w:rPr>
          <w:rFonts w:ascii="Cambria" w:eastAsia="Times New Roman" w:hAnsi="Cambria" w:cs="Times New Roman"/>
          <w:i/>
        </w:rPr>
      </w:pPr>
      <w:proofErr w:type="spellStart"/>
      <w:proofErr w:type="gramStart"/>
      <w:r w:rsidRPr="00E12E71">
        <w:rPr>
          <w:rFonts w:ascii="Cambria" w:eastAsia="Times New Roman" w:hAnsi="Cambria" w:cs="Arial"/>
          <w:i/>
          <w:color w:val="222222"/>
          <w:shd w:val="clear" w:color="auto" w:fill="FFFFFF"/>
        </w:rPr>
        <w:t>ssh</w:t>
      </w:r>
      <w:proofErr w:type="spellEnd"/>
      <w:proofErr w:type="gramEnd"/>
      <w:r w:rsidRPr="00E12E71">
        <w:rPr>
          <w:rFonts w:ascii="Cambria" w:eastAsia="Times New Roman" w:hAnsi="Cambria" w:cs="Arial"/>
          <w:i/>
          <w:color w:val="222222"/>
          <w:shd w:val="clear" w:color="auto" w:fill="FFFFFF"/>
        </w:rPr>
        <w:t xml:space="preserve"> scg3-0-1 /</w:t>
      </w:r>
      <w:proofErr w:type="spellStart"/>
      <w:r w:rsidRPr="00E12E71">
        <w:rPr>
          <w:rFonts w:ascii="Cambria" w:eastAsia="Times New Roman" w:hAnsi="Cambria" w:cs="Arial"/>
          <w:i/>
          <w:color w:val="222222"/>
          <w:shd w:val="clear" w:color="auto" w:fill="FFFFFF"/>
        </w:rPr>
        <w:t>srv</w:t>
      </w:r>
      <w:proofErr w:type="spellEnd"/>
      <w:r w:rsidRPr="00E12E71">
        <w:rPr>
          <w:rFonts w:ascii="Cambria" w:eastAsia="Times New Roman" w:hAnsi="Cambria" w:cs="Arial"/>
          <w:i/>
          <w:color w:val="222222"/>
          <w:shd w:val="clear" w:color="auto" w:fill="FFFFFF"/>
        </w:rPr>
        <w:t>/gs1/software/</w:t>
      </w:r>
      <w:proofErr w:type="spellStart"/>
      <w:r w:rsidRPr="00E12E71">
        <w:rPr>
          <w:rFonts w:ascii="Cambria" w:eastAsia="Times New Roman" w:hAnsi="Cambria" w:cs="Arial"/>
          <w:i/>
          <w:color w:val="222222"/>
          <w:shd w:val="clear" w:color="auto" w:fill="FFFFFF"/>
        </w:rPr>
        <w:t>scg_quota</w:t>
      </w:r>
      <w:proofErr w:type="spellEnd"/>
      <w:r w:rsidRPr="00E12E71">
        <w:rPr>
          <w:rFonts w:ascii="Cambria" w:eastAsia="Times New Roman" w:hAnsi="Cambria" w:cs="Arial"/>
          <w:i/>
          <w:color w:val="222222"/>
          <w:shd w:val="clear" w:color="auto" w:fill="FFFFFF"/>
        </w:rPr>
        <w:t xml:space="preserve"> -p </w:t>
      </w:r>
      <w:proofErr w:type="spellStart"/>
      <w:r w:rsidRPr="00E12E71">
        <w:rPr>
          <w:rFonts w:ascii="Cambria" w:eastAsia="Times New Roman" w:hAnsi="Cambria" w:cs="Arial"/>
          <w:i/>
          <w:color w:val="222222"/>
          <w:shd w:val="clear" w:color="auto" w:fill="FFFFFF"/>
        </w:rPr>
        <w:t>montgomery</w:t>
      </w:r>
      <w:proofErr w:type="spellEnd"/>
    </w:p>
    <w:p w14:paraId="21266250" w14:textId="77777777" w:rsidR="008338D1" w:rsidRPr="00E12E71" w:rsidRDefault="008338D1" w:rsidP="008338D1"/>
    <w:p w14:paraId="58965A6C" w14:textId="77777777" w:rsidR="008338D1" w:rsidRDefault="008338D1" w:rsidP="008338D1"/>
    <w:p w14:paraId="1B17C664" w14:textId="77777777" w:rsidR="008338D1" w:rsidRDefault="008338D1" w:rsidP="008338D1">
      <w:pPr>
        <w:pStyle w:val="Heading2"/>
      </w:pPr>
      <w:r>
        <w:t xml:space="preserve">Disk Usage </w:t>
      </w:r>
    </w:p>
    <w:p w14:paraId="7A22A60B" w14:textId="77777777" w:rsidR="008338D1" w:rsidRDefault="008338D1" w:rsidP="008338D1">
      <w:r>
        <w:t xml:space="preserve">To check the size of a directory: </w:t>
      </w:r>
    </w:p>
    <w:p w14:paraId="1E48EB49" w14:textId="77777777" w:rsidR="008338D1" w:rsidRPr="00E9523F" w:rsidRDefault="008338D1" w:rsidP="008338D1">
      <w:pPr>
        <w:pBdr>
          <w:top w:val="single" w:sz="4" w:space="1" w:color="auto"/>
          <w:left w:val="single" w:sz="4" w:space="4" w:color="auto"/>
          <w:bottom w:val="single" w:sz="4" w:space="1" w:color="auto"/>
          <w:right w:val="single" w:sz="4" w:space="4" w:color="auto"/>
        </w:pBdr>
      </w:pPr>
      <w:proofErr w:type="gramStart"/>
      <w:r>
        <w:t>du</w:t>
      </w:r>
      <w:proofErr w:type="gramEnd"/>
      <w:r>
        <w:t xml:space="preserve"> –</w:t>
      </w:r>
      <w:proofErr w:type="spellStart"/>
      <w:r>
        <w:t>sh</w:t>
      </w:r>
      <w:proofErr w:type="spellEnd"/>
      <w:r>
        <w:t xml:space="preserve"> &lt;directory&gt; </w:t>
      </w:r>
    </w:p>
    <w:p w14:paraId="6E770996" w14:textId="77777777" w:rsidR="008338D1" w:rsidRDefault="008338D1" w:rsidP="008338D1"/>
    <w:p w14:paraId="67B7B6ED" w14:textId="77777777" w:rsidR="008338D1" w:rsidRDefault="008338D1" w:rsidP="008338D1">
      <w:r>
        <w:t xml:space="preserve">To check the size of a directory and its sub-directories: </w:t>
      </w:r>
    </w:p>
    <w:p w14:paraId="00B7CAC2" w14:textId="1CE93623" w:rsidR="008338D1" w:rsidRDefault="008338D1" w:rsidP="008338D1">
      <w:pPr>
        <w:pBdr>
          <w:top w:val="single" w:sz="4" w:space="1" w:color="auto"/>
          <w:left w:val="single" w:sz="4" w:space="4" w:color="auto"/>
          <w:bottom w:val="single" w:sz="4" w:space="1" w:color="auto"/>
          <w:right w:val="single" w:sz="4" w:space="4" w:color="auto"/>
        </w:pBdr>
      </w:pPr>
      <w:proofErr w:type="gramStart"/>
      <w:r>
        <w:t>du</w:t>
      </w:r>
      <w:proofErr w:type="gramEnd"/>
      <w:r>
        <w:t xml:space="preserve"> –h &lt;directory&gt; </w:t>
      </w:r>
    </w:p>
    <w:p w14:paraId="659A6E13" w14:textId="0E499AFD" w:rsidR="000710D1" w:rsidRDefault="000710D1" w:rsidP="00087FF5">
      <w:pPr>
        <w:pStyle w:val="Heading2"/>
      </w:pPr>
      <w:r>
        <w:t xml:space="preserve">Empty the content of a file </w:t>
      </w:r>
    </w:p>
    <w:p w14:paraId="38CB8AE4" w14:textId="6AA38466" w:rsidR="000710D1" w:rsidRPr="000710D1" w:rsidRDefault="000710D1" w:rsidP="000710D1">
      <w:pPr>
        <w:pBdr>
          <w:top w:val="single" w:sz="4" w:space="1" w:color="auto"/>
          <w:left w:val="single" w:sz="4" w:space="4" w:color="auto"/>
          <w:bottom w:val="single" w:sz="4" w:space="1" w:color="auto"/>
          <w:right w:val="single" w:sz="4" w:space="4" w:color="auto"/>
        </w:pBdr>
      </w:pPr>
      <w:r>
        <w:t>$ &gt; $</w:t>
      </w:r>
      <w:proofErr w:type="gramStart"/>
      <w:r>
        <w:t>filename</w:t>
      </w:r>
      <w:proofErr w:type="gramEnd"/>
    </w:p>
    <w:p w14:paraId="69DF513F" w14:textId="1C7BCC92" w:rsidR="00FB6D9D" w:rsidRDefault="00FB6D9D" w:rsidP="00FB6D9D">
      <w:r>
        <w:t>Or more explicitly:</w:t>
      </w:r>
    </w:p>
    <w:p w14:paraId="5463C9FD" w14:textId="0B1A7FD7" w:rsidR="00FB6D9D" w:rsidRDefault="00FB6D9D" w:rsidP="00FB6D9D">
      <w:pPr>
        <w:pBdr>
          <w:top w:val="single" w:sz="4" w:space="1" w:color="auto"/>
          <w:left w:val="single" w:sz="4" w:space="4" w:color="auto"/>
          <w:bottom w:val="single" w:sz="4" w:space="1" w:color="auto"/>
          <w:right w:val="single" w:sz="4" w:space="4" w:color="auto"/>
        </w:pBdr>
      </w:pPr>
      <w:r>
        <w:t xml:space="preserve">$ </w:t>
      </w:r>
      <w:proofErr w:type="gramStart"/>
      <w:r>
        <w:t>echo</w:t>
      </w:r>
      <w:proofErr w:type="gramEnd"/>
      <w:r>
        <w:t xml:space="preserve"> –n "" &gt; $filename</w:t>
      </w:r>
    </w:p>
    <w:p w14:paraId="12A71EB2" w14:textId="6D2EC82A" w:rsidR="00FB6D9D" w:rsidRDefault="00FB6D9D" w:rsidP="00FB6D9D">
      <w:pPr>
        <w:pStyle w:val="ListBullet"/>
      </w:pPr>
      <w:r>
        <w:t>-</w:t>
      </w:r>
      <w:proofErr w:type="gramStart"/>
      <w:r>
        <w:t>n</w:t>
      </w:r>
      <w:proofErr w:type="gramEnd"/>
      <w:r>
        <w:tab/>
        <w:t xml:space="preserve">do not output the trailing newline character  </w:t>
      </w:r>
    </w:p>
    <w:p w14:paraId="0D02BF0D" w14:textId="3D681291" w:rsidR="00340A94" w:rsidRDefault="00340A94" w:rsidP="00340A94">
      <w:pPr>
        <w:pStyle w:val="Heading2"/>
      </w:pPr>
      <w:proofErr w:type="spellStart"/>
      <w:r>
        <w:t>Grep</w:t>
      </w:r>
      <w:proofErr w:type="spellEnd"/>
      <w:r>
        <w:t xml:space="preserve"> </w:t>
      </w:r>
    </w:p>
    <w:p w14:paraId="5C9D0B08" w14:textId="18AE0499" w:rsidR="00340A94" w:rsidRPr="00340A94" w:rsidRDefault="00340A94" w:rsidP="00340A94">
      <w:pPr>
        <w:pStyle w:val="ListBullet"/>
      </w:pPr>
      <w:r>
        <w:t>-</w:t>
      </w:r>
      <w:proofErr w:type="gramStart"/>
      <w:r>
        <w:t>v</w:t>
      </w:r>
      <w:proofErr w:type="gramEnd"/>
      <w:r>
        <w:tab/>
        <w:t xml:space="preserve">reverse; find lines that do not contain a pattern. </w:t>
      </w:r>
    </w:p>
    <w:p w14:paraId="24DEA04D" w14:textId="77777777" w:rsidR="00087FF5" w:rsidRDefault="00087FF5" w:rsidP="00087FF5">
      <w:pPr>
        <w:pStyle w:val="Heading2"/>
      </w:pPr>
      <w:r>
        <w:t xml:space="preserve">Find </w:t>
      </w:r>
    </w:p>
    <w:p w14:paraId="0BB87820" w14:textId="77777777" w:rsidR="00087FF5" w:rsidRDefault="00087FF5" w:rsidP="00087FF5">
      <w:proofErr w:type="gramStart"/>
      <w:r>
        <w:t>The find command in one of the most versatile tools on Linux.</w:t>
      </w:r>
      <w:proofErr w:type="gramEnd"/>
      <w:r>
        <w:t xml:space="preserve"> </w:t>
      </w:r>
    </w:p>
    <w:p w14:paraId="3EE52869" w14:textId="77777777" w:rsidR="00087FF5" w:rsidRDefault="00087FF5" w:rsidP="00087FF5"/>
    <w:p w14:paraId="784C143D" w14:textId="77777777" w:rsidR="00087FF5" w:rsidRDefault="00087FF5" w:rsidP="00087FF5">
      <w:r>
        <w:t xml:space="preserve">To find files larger than 1G under home directory. </w:t>
      </w:r>
    </w:p>
    <w:p w14:paraId="19B16F09" w14:textId="77777777" w:rsidR="00087FF5" w:rsidRDefault="00087FF5" w:rsidP="00087FF5"/>
    <w:p w14:paraId="46FD5DF2" w14:textId="77777777" w:rsidR="00087FF5" w:rsidRPr="00E12E71" w:rsidRDefault="00087FF5" w:rsidP="00087FF5">
      <w:pPr>
        <w:pBdr>
          <w:top w:val="single" w:sz="4" w:space="1" w:color="auto"/>
          <w:left w:val="single" w:sz="4" w:space="4" w:color="auto"/>
          <w:bottom w:val="single" w:sz="4" w:space="1" w:color="auto"/>
          <w:right w:val="single" w:sz="4" w:space="4" w:color="auto"/>
        </w:pBdr>
        <w:rPr>
          <w:i/>
        </w:rPr>
      </w:pPr>
      <w:proofErr w:type="gramStart"/>
      <w:r>
        <w:rPr>
          <w:i/>
        </w:rPr>
        <w:t>find</w:t>
      </w:r>
      <w:proofErr w:type="gramEnd"/>
      <w:r>
        <w:rPr>
          <w:i/>
        </w:rPr>
        <w:t xml:space="preserve"> ~ -type f –size +5G –exec </w:t>
      </w:r>
      <w:proofErr w:type="spellStart"/>
      <w:r>
        <w:rPr>
          <w:i/>
        </w:rPr>
        <w:t>ls</w:t>
      </w:r>
      <w:proofErr w:type="spellEnd"/>
      <w:r>
        <w:rPr>
          <w:i/>
        </w:rPr>
        <w:t xml:space="preserve"> –</w:t>
      </w:r>
      <w:proofErr w:type="spellStart"/>
      <w:r>
        <w:rPr>
          <w:i/>
        </w:rPr>
        <w:t>lh</w:t>
      </w:r>
      <w:proofErr w:type="spellEnd"/>
      <w:r>
        <w:rPr>
          <w:i/>
        </w:rPr>
        <w:t xml:space="preserve"> {} \;</w:t>
      </w:r>
    </w:p>
    <w:p w14:paraId="140B7B81" w14:textId="1CA63912" w:rsidR="00946CB1" w:rsidRDefault="00946CB1" w:rsidP="00087FF5">
      <w:pPr>
        <w:pStyle w:val="Heading2"/>
      </w:pPr>
      <w:r>
        <w:t xml:space="preserve">Read File </w:t>
      </w:r>
    </w:p>
    <w:p w14:paraId="45F18F0F" w14:textId="28E6C65B" w:rsidR="00946CB1" w:rsidRDefault="00946CB1" w:rsidP="00946CB1">
      <w:pPr>
        <w:pBdr>
          <w:top w:val="single" w:sz="4" w:space="1" w:color="auto"/>
          <w:left w:val="single" w:sz="4" w:space="4" w:color="auto"/>
          <w:bottom w:val="single" w:sz="4" w:space="1" w:color="auto"/>
          <w:right w:val="single" w:sz="4" w:space="4" w:color="auto"/>
        </w:pBdr>
      </w:pPr>
      <w:proofErr w:type="gramStart"/>
      <w:r>
        <w:t>while</w:t>
      </w:r>
      <w:proofErr w:type="gramEnd"/>
      <w:r>
        <w:t xml:space="preserve"> read line; then </w:t>
      </w:r>
    </w:p>
    <w:p w14:paraId="3854668D" w14:textId="4A93FF57" w:rsidR="00946CB1" w:rsidRDefault="00946CB1" w:rsidP="00946CB1">
      <w:pPr>
        <w:pBdr>
          <w:top w:val="single" w:sz="4" w:space="1" w:color="auto"/>
          <w:left w:val="single" w:sz="4" w:space="4" w:color="auto"/>
          <w:bottom w:val="single" w:sz="4" w:space="1" w:color="auto"/>
          <w:right w:val="single" w:sz="4" w:space="4" w:color="auto"/>
        </w:pBdr>
      </w:pPr>
      <w:r>
        <w:tab/>
      </w:r>
      <w:proofErr w:type="gramStart"/>
      <w:r>
        <w:t>echo</w:t>
      </w:r>
      <w:proofErr w:type="gramEnd"/>
      <w:r>
        <w:t xml:space="preserve"> "current line: $line"</w:t>
      </w:r>
    </w:p>
    <w:p w14:paraId="2AB7926F" w14:textId="684F4693" w:rsidR="00946CB1" w:rsidRPr="00946CB1" w:rsidRDefault="00946CB1" w:rsidP="00946CB1">
      <w:pPr>
        <w:pBdr>
          <w:top w:val="single" w:sz="4" w:space="1" w:color="auto"/>
          <w:left w:val="single" w:sz="4" w:space="4" w:color="auto"/>
          <w:bottom w:val="single" w:sz="4" w:space="1" w:color="auto"/>
          <w:right w:val="single" w:sz="4" w:space="4" w:color="auto"/>
        </w:pBdr>
      </w:pPr>
      <w:proofErr w:type="gramStart"/>
      <w:r>
        <w:t>done</w:t>
      </w:r>
      <w:proofErr w:type="gramEnd"/>
      <w:r>
        <w:t xml:space="preserve"> &lt; $filename</w:t>
      </w:r>
    </w:p>
    <w:p w14:paraId="4265D5B1" w14:textId="6EB2CAED" w:rsidR="00CD5F1A" w:rsidRDefault="00CD5F1A" w:rsidP="00CD5F1A">
      <w:pPr>
        <w:pStyle w:val="Heading2"/>
      </w:pPr>
      <w:r>
        <w:t>Translate (</w:t>
      </w:r>
      <w:proofErr w:type="spellStart"/>
      <w:r>
        <w:t>tr</w:t>
      </w:r>
      <w:proofErr w:type="spellEnd"/>
      <w:r>
        <w:t>)</w:t>
      </w:r>
    </w:p>
    <w:p w14:paraId="5C1FEB9E" w14:textId="306AA43A" w:rsidR="00CD5F1A" w:rsidRDefault="00CD5F1A" w:rsidP="00CD5F1A">
      <w:proofErr w:type="gramStart"/>
      <w:r>
        <w:t>delete</w:t>
      </w:r>
      <w:proofErr w:type="gramEnd"/>
      <w:r>
        <w:t xml:space="preserve"> trailing newline </w:t>
      </w:r>
      <w:proofErr w:type="spellStart"/>
      <w:r>
        <w:t>charater</w:t>
      </w:r>
      <w:proofErr w:type="spellEnd"/>
    </w:p>
    <w:p w14:paraId="062B0B48" w14:textId="0462D93E" w:rsidR="00CD5F1A" w:rsidRPr="00CD5F1A" w:rsidRDefault="00CD5F1A" w:rsidP="00CD5F1A">
      <w:pPr>
        <w:pBdr>
          <w:top w:val="single" w:sz="4" w:space="1" w:color="auto"/>
          <w:left w:val="single" w:sz="4" w:space="4" w:color="auto"/>
          <w:bottom w:val="single" w:sz="4" w:space="1" w:color="auto"/>
          <w:right w:val="single" w:sz="4" w:space="4" w:color="auto"/>
        </w:pBdr>
      </w:pPr>
      <w:proofErr w:type="spellStart"/>
      <w:proofErr w:type="gramStart"/>
      <w:r>
        <w:t>tr</w:t>
      </w:r>
      <w:proofErr w:type="spellEnd"/>
      <w:proofErr w:type="gramEnd"/>
      <w:r>
        <w:t xml:space="preserve"> –d "\n"</w:t>
      </w:r>
    </w:p>
    <w:p w14:paraId="0109F72B" w14:textId="46C03F7A" w:rsidR="00087FF5" w:rsidRDefault="008338D1" w:rsidP="00087FF5">
      <w:pPr>
        <w:pStyle w:val="Heading2"/>
      </w:pPr>
      <w:r>
        <w:t xml:space="preserve">Variables </w:t>
      </w:r>
    </w:p>
    <w:p w14:paraId="3B32CD77" w14:textId="77777777" w:rsidR="00087FF5" w:rsidRDefault="00087FF5" w:rsidP="00087FF5">
      <w:proofErr w:type="gramStart"/>
      <w:r>
        <w:t>substitution</w:t>
      </w:r>
      <w:proofErr w:type="gramEnd"/>
    </w:p>
    <w:p w14:paraId="27012D51" w14:textId="77777777" w:rsidR="00087FF5" w:rsidRPr="00713FD9" w:rsidRDefault="00087FF5" w:rsidP="00087FF5">
      <w:pPr>
        <w:pBdr>
          <w:top w:val="single" w:sz="4" w:space="1" w:color="auto"/>
          <w:left w:val="single" w:sz="4" w:space="4" w:color="auto"/>
          <w:bottom w:val="single" w:sz="4" w:space="1" w:color="auto"/>
          <w:right w:val="single" w:sz="4" w:space="4" w:color="auto"/>
        </w:pBdr>
      </w:pPr>
      <w:r w:rsidRPr="00713FD9">
        <w:t>${</w:t>
      </w:r>
      <w:proofErr w:type="spellStart"/>
      <w:proofErr w:type="gramStart"/>
      <w:r w:rsidRPr="00713FD9">
        <w:t>var</w:t>
      </w:r>
      <w:proofErr w:type="spellEnd"/>
      <w:proofErr w:type="gramEnd"/>
      <w:r w:rsidRPr="00713FD9">
        <w:t>/&lt;</w:t>
      </w:r>
      <w:proofErr w:type="spellStart"/>
      <w:r w:rsidRPr="00713FD9">
        <w:t>string_to_be_replaced</w:t>
      </w:r>
      <w:proofErr w:type="spellEnd"/>
      <w:r w:rsidRPr="00713FD9">
        <w:t>&gt;/&lt;replacement&gt;}</w:t>
      </w:r>
    </w:p>
    <w:p w14:paraId="73344328" w14:textId="77777777" w:rsidR="00087FF5" w:rsidRDefault="00087FF5" w:rsidP="00087FF5"/>
    <w:p w14:paraId="3701415B" w14:textId="77777777" w:rsidR="00087FF5" w:rsidRDefault="00087FF5" w:rsidP="00087FF5">
      <w:r>
        <w:t xml:space="preserve">To know more about variable manipulation, click </w:t>
      </w:r>
      <w:hyperlink r:id="rId36" w:history="1">
        <w:r w:rsidRPr="00713FD9">
          <w:rPr>
            <w:rStyle w:val="Hyperlink"/>
          </w:rPr>
          <w:t>here</w:t>
        </w:r>
      </w:hyperlink>
      <w:r>
        <w:t>.</w:t>
      </w:r>
    </w:p>
    <w:p w14:paraId="0CF395F0" w14:textId="77777777" w:rsidR="00087FF5" w:rsidRDefault="00087FF5" w:rsidP="00087FF5"/>
    <w:p w14:paraId="337A66D6" w14:textId="77777777" w:rsidR="00087FF5" w:rsidRDefault="00087FF5" w:rsidP="00087FF5">
      <w:pPr>
        <w:pStyle w:val="Heading1"/>
      </w:pPr>
      <w:r>
        <w:t>STAR</w:t>
      </w:r>
    </w:p>
    <w:p w14:paraId="79C7EFEA" w14:textId="77777777" w:rsidR="00087FF5" w:rsidRDefault="00087FF5" w:rsidP="00087FF5">
      <w:pPr>
        <w:pStyle w:val="Heading2"/>
      </w:pPr>
      <w:r>
        <w:t xml:space="preserve">Generate STAR genome index </w:t>
      </w:r>
    </w:p>
    <w:p w14:paraId="064BCB7D" w14:textId="77777777" w:rsidR="00087FF5" w:rsidRDefault="00087FF5" w:rsidP="00087FF5">
      <w:r>
        <w:t>TBD</w:t>
      </w:r>
    </w:p>
    <w:p w14:paraId="24CA280B" w14:textId="77777777" w:rsidR="00087FF5" w:rsidRDefault="00087FF5" w:rsidP="00087FF5"/>
    <w:p w14:paraId="7A6EF939" w14:textId="77777777" w:rsidR="00087FF5" w:rsidRDefault="00087FF5" w:rsidP="00087FF5">
      <w:r>
        <w:t xml:space="preserve">Two versions of STAR genome: </w:t>
      </w:r>
    </w:p>
    <w:p w14:paraId="0E5BE7A3" w14:textId="77777777" w:rsidR="00087FF5" w:rsidRDefault="00087FF5" w:rsidP="00087FF5">
      <w:pPr>
        <w:pStyle w:val="ListBullet"/>
      </w:pPr>
      <w:proofErr w:type="spellStart"/>
      <w:proofErr w:type="gramStart"/>
      <w:r>
        <w:t>genecode</w:t>
      </w:r>
      <w:proofErr w:type="spellEnd"/>
      <w:proofErr w:type="gramEnd"/>
      <w:r>
        <w:t xml:space="preserve"> version 14</w:t>
      </w:r>
    </w:p>
    <w:p w14:paraId="76D2094A" w14:textId="77777777" w:rsidR="00087FF5" w:rsidRDefault="00087FF5" w:rsidP="00087FF5">
      <w:pPr>
        <w:pBdr>
          <w:top w:val="single" w:sz="4" w:space="1" w:color="auto"/>
          <w:left w:val="single" w:sz="4" w:space="4" w:color="auto"/>
          <w:bottom w:val="single" w:sz="4" w:space="1" w:color="auto"/>
          <w:right w:val="single" w:sz="4" w:space="4" w:color="auto"/>
        </w:pBdr>
      </w:pPr>
      <w:r w:rsidRPr="00CF5B11">
        <w:t>/srv/gs1/projects/montgomery/tnance/genomes/STAR</w:t>
      </w:r>
      <w:r>
        <w:t>/</w:t>
      </w:r>
      <w:r w:rsidRPr="00680BD2">
        <w:t>hg19_gencode14_overhang99</w:t>
      </w:r>
    </w:p>
    <w:p w14:paraId="72BB5B1C" w14:textId="77777777" w:rsidR="00087FF5" w:rsidRDefault="00087FF5" w:rsidP="00087FF5">
      <w:pPr>
        <w:pStyle w:val="ListBullet"/>
      </w:pPr>
      <w:proofErr w:type="spellStart"/>
      <w:proofErr w:type="gramStart"/>
      <w:r>
        <w:t>gencode</w:t>
      </w:r>
      <w:proofErr w:type="spellEnd"/>
      <w:proofErr w:type="gramEnd"/>
      <w:r>
        <w:t xml:space="preserve"> version 21 </w:t>
      </w:r>
    </w:p>
    <w:p w14:paraId="18A32B7F" w14:textId="77777777" w:rsidR="00087FF5" w:rsidRDefault="00087FF5" w:rsidP="00087FF5">
      <w:pPr>
        <w:pStyle w:val="ListBullet"/>
        <w:numPr>
          <w:ilvl w:val="0"/>
          <w:numId w:val="0"/>
        </w:numPr>
        <w:ind w:left="360" w:hanging="360"/>
      </w:pPr>
    </w:p>
    <w:p w14:paraId="46C87763" w14:textId="77777777" w:rsidR="00087FF5" w:rsidRDefault="00087FF5" w:rsidP="00087FF5"/>
    <w:p w14:paraId="1398D90D" w14:textId="77777777" w:rsidR="00087FF5" w:rsidRDefault="00087FF5" w:rsidP="00087FF5">
      <w:r>
        <w:t>More information:</w:t>
      </w:r>
    </w:p>
    <w:p w14:paraId="69CB7128" w14:textId="77777777" w:rsidR="00087FF5" w:rsidRDefault="00087FF5" w:rsidP="00087FF5">
      <w:pPr>
        <w:pStyle w:val="ListBullet"/>
      </w:pPr>
      <w:proofErr w:type="spellStart"/>
      <w:proofErr w:type="gramStart"/>
      <w:r>
        <w:t>sjdbOverhang</w:t>
      </w:r>
      <w:proofErr w:type="spellEnd"/>
      <w:proofErr w:type="gramEnd"/>
      <w:r>
        <w:t xml:space="preserve"> clarification: </w:t>
      </w:r>
      <w:hyperlink r:id="rId37" w:anchor="!topic/rna-star/h9oh10UlvhI" w:history="1">
        <w:r w:rsidRPr="00CF5B11">
          <w:rPr>
            <w:rStyle w:val="Hyperlink"/>
          </w:rPr>
          <w:t>link</w:t>
        </w:r>
      </w:hyperlink>
      <w:r>
        <w:t xml:space="preserve"> </w:t>
      </w:r>
    </w:p>
    <w:p w14:paraId="3CC0F688" w14:textId="77777777" w:rsidR="00087FF5" w:rsidRDefault="00087FF5" w:rsidP="00087FF5"/>
    <w:p w14:paraId="51BE8191" w14:textId="77777777" w:rsidR="00087FF5" w:rsidRDefault="00087FF5" w:rsidP="00087FF5">
      <w:pPr>
        <w:pStyle w:val="Heading2"/>
      </w:pPr>
      <w:r>
        <w:t>STAR 1-pass</w:t>
      </w:r>
    </w:p>
    <w:p w14:paraId="147D806E" w14:textId="77777777" w:rsidR="00087FF5" w:rsidRPr="00CF5B11" w:rsidRDefault="00087FF5" w:rsidP="00087FF5">
      <w:pPr>
        <w:pStyle w:val="ListBullet"/>
      </w:pPr>
      <w:r>
        <w:t xml:space="preserve">Use </w:t>
      </w:r>
      <w:r w:rsidRPr="002E0902">
        <w:rPr>
          <w:b/>
        </w:rPr>
        <w:t>run_star.sh</w:t>
      </w:r>
    </w:p>
    <w:p w14:paraId="2DB4ACE4" w14:textId="77777777" w:rsidR="00087FF5" w:rsidRDefault="00087FF5" w:rsidP="00087FF5">
      <w:r>
        <w:t xml:space="preserve">Currently run_star.sh only supports paired-end alignment. I will add single-end alignment in the future. </w:t>
      </w:r>
    </w:p>
    <w:p w14:paraId="0F8A20D5" w14:textId="77777777" w:rsidR="00B73A48" w:rsidRDefault="00B73A48" w:rsidP="00087FF5"/>
    <w:p w14:paraId="411A4AB2" w14:textId="45D914C3" w:rsidR="00B73A48" w:rsidRDefault="00DB7C5B" w:rsidP="00B73A48">
      <w:pPr>
        <w:pStyle w:val="Heading1"/>
      </w:pPr>
      <w:r>
        <w:t>SQLite</w:t>
      </w:r>
    </w:p>
    <w:p w14:paraId="075971C3" w14:textId="77777777" w:rsidR="00087FF5" w:rsidRDefault="00087FF5" w:rsidP="00087FF5"/>
    <w:p w14:paraId="24D16D04" w14:textId="77777777" w:rsidR="001274A2" w:rsidRDefault="001274A2">
      <w:pPr>
        <w:rPr>
          <w:rFonts w:asciiTheme="majorHAnsi" w:eastAsiaTheme="majorEastAsia" w:hAnsiTheme="majorHAnsi" w:cstheme="majorBidi"/>
          <w:b/>
          <w:bCs/>
          <w:color w:val="345A8A" w:themeColor="accent1" w:themeShade="B5"/>
          <w:sz w:val="32"/>
          <w:szCs w:val="32"/>
        </w:rPr>
      </w:pPr>
      <w:r>
        <w:br w:type="page"/>
      </w:r>
    </w:p>
    <w:p w14:paraId="1708DB8D" w14:textId="77777777" w:rsidR="00E04C69" w:rsidRDefault="00E04C69" w:rsidP="0010421C">
      <w:pPr>
        <w:pStyle w:val="Heading1"/>
      </w:pPr>
    </w:p>
    <w:p w14:paraId="49DB7A07" w14:textId="77777777" w:rsidR="00E04C69" w:rsidRDefault="00E04C69" w:rsidP="0010421C">
      <w:pPr>
        <w:pStyle w:val="Heading1"/>
      </w:pPr>
    </w:p>
    <w:p w14:paraId="114FF3A5" w14:textId="3940FD4E" w:rsidR="001274A2" w:rsidRDefault="0010421C" w:rsidP="0010421C">
      <w:pPr>
        <w:pStyle w:val="Heading1"/>
      </w:pPr>
      <w:r>
        <w:t>PROTOCOLS</w:t>
      </w:r>
    </w:p>
    <w:p w14:paraId="5A42F121" w14:textId="77777777" w:rsidR="001E3E40" w:rsidRPr="0041148F" w:rsidRDefault="001E3E40" w:rsidP="001E3E40">
      <w:pPr>
        <w:pStyle w:val="ListBullet"/>
        <w:numPr>
          <w:ilvl w:val="0"/>
          <w:numId w:val="0"/>
        </w:numPr>
      </w:pPr>
    </w:p>
    <w:p w14:paraId="5AE0FD62" w14:textId="77E37904" w:rsidR="009F4EEE" w:rsidRDefault="009F4EEE" w:rsidP="009F4EEE">
      <w:pPr>
        <w:pStyle w:val="Heading1"/>
      </w:pPr>
      <w:r>
        <w:t xml:space="preserve">Calling Variants using Samtools </w:t>
      </w:r>
    </w:p>
    <w:p w14:paraId="04657DD5" w14:textId="77777777" w:rsidR="009F4EEE" w:rsidRDefault="009F4EEE" w:rsidP="009F4EEE"/>
    <w:p w14:paraId="44991711" w14:textId="77777777" w:rsidR="009F4EEE" w:rsidRPr="006B256E" w:rsidRDefault="009F4EEE" w:rsidP="009F4EEE">
      <w:pPr>
        <w:pStyle w:val="Heading2"/>
      </w:pPr>
      <w:r>
        <w:t xml:space="preserve">Alignment </w:t>
      </w:r>
    </w:p>
    <w:p w14:paraId="4016B3FA" w14:textId="77777777" w:rsidR="009F4EEE" w:rsidRDefault="009F4EEE" w:rsidP="009F4EEE">
      <w:r>
        <w:t xml:space="preserve">In order to call variants, the first step is to align the short reads to the reference genome. In this case, we will be using Bowtie2 as our aligner. For a description of Bowtie2, click </w:t>
      </w:r>
      <w:hyperlink r:id="rId38" w:history="1">
        <w:r w:rsidRPr="003263EE">
          <w:rPr>
            <w:rStyle w:val="Hyperlink"/>
          </w:rPr>
          <w:t>here</w:t>
        </w:r>
      </w:hyperlink>
      <w:r>
        <w:t xml:space="preserve">. </w:t>
      </w:r>
    </w:p>
    <w:p w14:paraId="42035EA1" w14:textId="77777777" w:rsidR="009F4EEE" w:rsidRDefault="009F4EEE" w:rsidP="009F4EEE"/>
    <w:p w14:paraId="1652140B" w14:textId="77777777" w:rsidR="009F4EEE" w:rsidRDefault="009F4EEE" w:rsidP="009F4EEE">
      <w:r>
        <w:t xml:space="preserve">I am using Bowtie2 on the Stanford </w:t>
      </w:r>
      <w:proofErr w:type="spellStart"/>
      <w:r>
        <w:t>scg</w:t>
      </w:r>
      <w:proofErr w:type="spellEnd"/>
      <w:r>
        <w:t xml:space="preserve"> cluster, so I first login to a large memory node and load bowtie using: </w:t>
      </w:r>
    </w:p>
    <w:p w14:paraId="65D79D65" w14:textId="77777777" w:rsidR="009F4EEE" w:rsidRDefault="009F4EEE" w:rsidP="009F4EEE"/>
    <w:p w14:paraId="1BBE1CC3" w14:textId="77777777" w:rsidR="009F4EEE" w:rsidRDefault="009F4EEE" w:rsidP="009F4EEE">
      <w:pPr>
        <w:pBdr>
          <w:top w:val="single" w:sz="4" w:space="1" w:color="auto"/>
          <w:left w:val="single" w:sz="4" w:space="4" w:color="auto"/>
          <w:bottom w:val="single" w:sz="4" w:space="1" w:color="auto"/>
          <w:right w:val="single" w:sz="4" w:space="4" w:color="auto"/>
        </w:pBdr>
      </w:pPr>
      <w:r>
        <w:t xml:space="preserve">$ </w:t>
      </w:r>
      <w:proofErr w:type="spellStart"/>
      <w:proofErr w:type="gramStart"/>
      <w:r>
        <w:t>ssh</w:t>
      </w:r>
      <w:proofErr w:type="spellEnd"/>
      <w:proofErr w:type="gramEnd"/>
      <w:r>
        <w:t xml:space="preserve"> &lt;</w:t>
      </w:r>
      <w:proofErr w:type="spellStart"/>
      <w:r>
        <w:t>user_id</w:t>
      </w:r>
      <w:proofErr w:type="spellEnd"/>
      <w:r>
        <w:t>&gt;@greenie</w:t>
      </w:r>
    </w:p>
    <w:p w14:paraId="67621BFC" w14:textId="77777777" w:rsidR="009F4EEE" w:rsidRDefault="009F4EEE" w:rsidP="009F4EEE">
      <w:pPr>
        <w:pBdr>
          <w:top w:val="single" w:sz="4" w:space="1" w:color="auto"/>
          <w:left w:val="single" w:sz="4" w:space="4" w:color="auto"/>
          <w:bottom w:val="single" w:sz="4" w:space="1" w:color="auto"/>
          <w:right w:val="single" w:sz="4" w:space="4" w:color="auto"/>
        </w:pBdr>
      </w:pPr>
      <w:r>
        <w:t xml:space="preserve">$ </w:t>
      </w:r>
      <w:proofErr w:type="gramStart"/>
      <w:r>
        <w:t>module</w:t>
      </w:r>
      <w:proofErr w:type="gramEnd"/>
      <w:r>
        <w:t xml:space="preserve"> load bowtie/2.2.1</w:t>
      </w:r>
    </w:p>
    <w:p w14:paraId="39D886C3" w14:textId="77777777" w:rsidR="009F4EEE" w:rsidRDefault="009F4EEE" w:rsidP="009F4EEE"/>
    <w:p w14:paraId="42B6B61D" w14:textId="77777777" w:rsidR="009F4EEE" w:rsidRDefault="009F4EEE" w:rsidP="009F4EEE">
      <w:r>
        <w:t xml:space="preserve">The basic command of bowtie2 is: </w:t>
      </w:r>
    </w:p>
    <w:p w14:paraId="7675571D" w14:textId="77777777" w:rsidR="009F4EEE" w:rsidRDefault="009F4EEE" w:rsidP="009F4EEE"/>
    <w:p w14:paraId="0E9BF8E9" w14:textId="77777777" w:rsidR="009F4EEE" w:rsidRPr="00033745" w:rsidRDefault="009F4EEE" w:rsidP="009F4EEE">
      <w:pPr>
        <w:pBdr>
          <w:top w:val="single" w:sz="4" w:space="1" w:color="auto"/>
          <w:left w:val="single" w:sz="4" w:space="4" w:color="auto"/>
          <w:bottom w:val="single" w:sz="4" w:space="1" w:color="auto"/>
          <w:right w:val="single" w:sz="4" w:space="4" w:color="auto"/>
        </w:pBdr>
      </w:pPr>
      <w:r>
        <w:t xml:space="preserve">$ </w:t>
      </w:r>
      <w:proofErr w:type="gramStart"/>
      <w:r>
        <w:t>bowtie2</w:t>
      </w:r>
      <w:proofErr w:type="gramEnd"/>
      <w:r>
        <w:t xml:space="preserve"> -x &lt;bowtie2_index&gt;</w:t>
      </w:r>
      <w:r w:rsidRPr="00033745">
        <w:t xml:space="preserve"> -U</w:t>
      </w:r>
      <w:r>
        <w:t xml:space="preserve"> &lt;</w:t>
      </w:r>
      <w:proofErr w:type="spellStart"/>
      <w:r>
        <w:t>input_fastq_files</w:t>
      </w:r>
      <w:proofErr w:type="spellEnd"/>
      <w:r>
        <w:t>&gt;</w:t>
      </w:r>
      <w:r w:rsidRPr="00033745">
        <w:t xml:space="preserve"> </w:t>
      </w:r>
      <w:r>
        <w:t>-S &lt;</w:t>
      </w:r>
      <w:proofErr w:type="spellStart"/>
      <w:r>
        <w:t>output_sam_files</w:t>
      </w:r>
      <w:proofErr w:type="spellEnd"/>
      <w:r>
        <w:t>&gt;</w:t>
      </w:r>
    </w:p>
    <w:p w14:paraId="10A8C269" w14:textId="77777777" w:rsidR="009F4EEE" w:rsidRDefault="009F4EEE" w:rsidP="009F4EEE"/>
    <w:p w14:paraId="3536FFBA" w14:textId="77777777" w:rsidR="009F4EEE" w:rsidRDefault="009F4EEE" w:rsidP="009F4EEE">
      <w:r>
        <w:t xml:space="preserve">The –x, -U and –S are called flags. There meanings are: </w:t>
      </w:r>
    </w:p>
    <w:p w14:paraId="19FD4449" w14:textId="77777777" w:rsidR="009F4EEE" w:rsidRDefault="009F4EEE" w:rsidP="009F4EEE"/>
    <w:p w14:paraId="24316376" w14:textId="77777777" w:rsidR="009F4EEE" w:rsidRDefault="009F4EEE" w:rsidP="009F4EEE">
      <w:pPr>
        <w:pStyle w:val="ListBullet"/>
      </w:pPr>
      <w:r>
        <w:t>-</w:t>
      </w:r>
      <w:proofErr w:type="gramStart"/>
      <w:r>
        <w:t>x</w:t>
      </w:r>
      <w:proofErr w:type="gramEnd"/>
      <w:r>
        <w:tab/>
        <w:t xml:space="preserve">indicates this command line input is the bowtie2 </w:t>
      </w:r>
      <w:proofErr w:type="spellStart"/>
      <w:r>
        <w:t>inde</w:t>
      </w:r>
      <w:proofErr w:type="spellEnd"/>
      <w:r>
        <w:t xml:space="preserve">[x]. </w:t>
      </w:r>
    </w:p>
    <w:p w14:paraId="15C16F86" w14:textId="77777777" w:rsidR="009F4EEE" w:rsidRDefault="009F4EEE" w:rsidP="009F4EEE">
      <w:pPr>
        <w:pStyle w:val="ListBullet"/>
      </w:pPr>
      <w:r>
        <w:t>-U</w:t>
      </w:r>
      <w:r>
        <w:tab/>
      </w:r>
      <w:r w:rsidRPr="00677DF9">
        <w:t>Comma-sepa</w:t>
      </w:r>
      <w:r>
        <w:t>rated list of files containing [</w:t>
      </w:r>
      <w:proofErr w:type="gramStart"/>
      <w:r>
        <w:t>U]</w:t>
      </w:r>
      <w:proofErr w:type="spellStart"/>
      <w:r w:rsidRPr="00677DF9">
        <w:t>npaired</w:t>
      </w:r>
      <w:proofErr w:type="spellEnd"/>
      <w:proofErr w:type="gramEnd"/>
      <w:r w:rsidRPr="00677DF9">
        <w:t xml:space="preserve"> reads to be aligned, e.g. lane1.fq,lane2.fq,lane3.fq,lane4.fq. Reads may be a mix of different lengths. If - is specified, bowtie2 gets the reads from the "standard in" or "</w:t>
      </w:r>
      <w:proofErr w:type="spellStart"/>
      <w:r w:rsidRPr="00677DF9">
        <w:t>stdin</w:t>
      </w:r>
      <w:proofErr w:type="spellEnd"/>
      <w:r w:rsidRPr="00677DF9">
        <w:t xml:space="preserve">" </w:t>
      </w:r>
      <w:proofErr w:type="spellStart"/>
      <w:r w:rsidRPr="00677DF9">
        <w:t>filehandle</w:t>
      </w:r>
      <w:proofErr w:type="spellEnd"/>
      <w:r w:rsidRPr="00677DF9">
        <w:t>.</w:t>
      </w:r>
    </w:p>
    <w:p w14:paraId="38E0305C" w14:textId="77777777" w:rsidR="009F4EEE" w:rsidRDefault="009F4EEE" w:rsidP="009F4EEE">
      <w:pPr>
        <w:pStyle w:val="ListBullet"/>
      </w:pPr>
      <w:r>
        <w:t xml:space="preserve">-S </w:t>
      </w:r>
      <w:r>
        <w:tab/>
        <w:t>output [</w:t>
      </w:r>
      <w:proofErr w:type="gramStart"/>
      <w:r>
        <w:t>S]am</w:t>
      </w:r>
      <w:proofErr w:type="gramEnd"/>
      <w:r>
        <w:t xml:space="preserve"> files</w:t>
      </w:r>
    </w:p>
    <w:p w14:paraId="0BAC1A9B" w14:textId="77777777" w:rsidR="009F4EEE" w:rsidRDefault="009F4EEE" w:rsidP="009F4EEE"/>
    <w:p w14:paraId="64857656" w14:textId="77777777" w:rsidR="009F4EEE" w:rsidRDefault="009F4EEE" w:rsidP="009F4EEE">
      <w:r>
        <w:t xml:space="preserve">To make our lives easier, let’s create a few atlases first: </w:t>
      </w:r>
    </w:p>
    <w:p w14:paraId="6F19ACC3" w14:textId="77777777" w:rsidR="009F4EEE" w:rsidRDefault="009F4EEE" w:rsidP="009F4EEE"/>
    <w:p w14:paraId="4705A7C8" w14:textId="77777777" w:rsidR="009F4EEE" w:rsidRDefault="009F4EEE" w:rsidP="009F4EEE">
      <w:pPr>
        <w:pBdr>
          <w:top w:val="single" w:sz="4" w:space="1" w:color="auto"/>
          <w:left w:val="single" w:sz="4" w:space="4" w:color="auto"/>
          <w:bottom w:val="single" w:sz="4" w:space="1" w:color="auto"/>
          <w:right w:val="single" w:sz="4" w:space="4" w:color="auto"/>
        </w:pBdr>
      </w:pPr>
      <w:proofErr w:type="spellStart"/>
      <w:proofErr w:type="gramStart"/>
      <w:r>
        <w:t>fastq</w:t>
      </w:r>
      <w:proofErr w:type="gramEnd"/>
      <w:r>
        <w:t>_dir</w:t>
      </w:r>
      <w:proofErr w:type="spellEnd"/>
      <w:r>
        <w:t>=&lt;</w:t>
      </w:r>
      <w:proofErr w:type="spellStart"/>
      <w:r>
        <w:t>directory_to_fastq</w:t>
      </w:r>
      <w:proofErr w:type="spellEnd"/>
      <w:r>
        <w:t xml:space="preserve">&gt; </w:t>
      </w:r>
    </w:p>
    <w:p w14:paraId="3F026FB5" w14:textId="77777777" w:rsidR="009F4EEE" w:rsidRDefault="009F4EEE" w:rsidP="009F4EEE">
      <w:pPr>
        <w:pBdr>
          <w:top w:val="single" w:sz="4" w:space="1" w:color="auto"/>
          <w:left w:val="single" w:sz="4" w:space="4" w:color="auto"/>
          <w:bottom w:val="single" w:sz="4" w:space="1" w:color="auto"/>
          <w:right w:val="single" w:sz="4" w:space="4" w:color="auto"/>
        </w:pBdr>
      </w:pPr>
      <w:proofErr w:type="spellStart"/>
      <w:proofErr w:type="gramStart"/>
      <w:r>
        <w:t>sam</w:t>
      </w:r>
      <w:proofErr w:type="gramEnd"/>
      <w:r>
        <w:t>_dir</w:t>
      </w:r>
      <w:proofErr w:type="spellEnd"/>
      <w:r>
        <w:t>=&lt;</w:t>
      </w:r>
      <w:proofErr w:type="spellStart"/>
      <w:r>
        <w:t>directory_to_sam</w:t>
      </w:r>
      <w:proofErr w:type="spellEnd"/>
      <w:r>
        <w:t>&gt;</w:t>
      </w:r>
    </w:p>
    <w:p w14:paraId="5B845A9A" w14:textId="77777777" w:rsidR="009F4EEE" w:rsidRDefault="009F4EEE" w:rsidP="009F4EEE">
      <w:pPr>
        <w:pBdr>
          <w:top w:val="single" w:sz="4" w:space="1" w:color="auto"/>
          <w:left w:val="single" w:sz="4" w:space="4" w:color="auto"/>
          <w:bottom w:val="single" w:sz="4" w:space="1" w:color="auto"/>
          <w:right w:val="single" w:sz="4" w:space="4" w:color="auto"/>
        </w:pBdr>
      </w:pPr>
      <w:proofErr w:type="spellStart"/>
      <w:proofErr w:type="gramStart"/>
      <w:r>
        <w:t>index</w:t>
      </w:r>
      <w:proofErr w:type="gramEnd"/>
      <w:r>
        <w:t>_dir</w:t>
      </w:r>
      <w:proofErr w:type="spellEnd"/>
      <w:r>
        <w:t>=&lt;</w:t>
      </w:r>
      <w:proofErr w:type="spellStart"/>
      <w:r>
        <w:t>directory_to_bowtie_index</w:t>
      </w:r>
      <w:proofErr w:type="spellEnd"/>
      <w:r>
        <w:t>&gt;</w:t>
      </w:r>
    </w:p>
    <w:p w14:paraId="7F94BCB4" w14:textId="77777777" w:rsidR="009F4EEE" w:rsidRDefault="009F4EEE" w:rsidP="009F4EEE">
      <w:pPr>
        <w:pBdr>
          <w:top w:val="single" w:sz="4" w:space="1" w:color="auto"/>
          <w:left w:val="single" w:sz="4" w:space="4" w:color="auto"/>
          <w:bottom w:val="single" w:sz="4" w:space="1" w:color="auto"/>
          <w:right w:val="single" w:sz="4" w:space="4" w:color="auto"/>
        </w:pBdr>
      </w:pPr>
      <w:proofErr w:type="spellStart"/>
      <w:proofErr w:type="gramStart"/>
      <w:r>
        <w:t>log</w:t>
      </w:r>
      <w:proofErr w:type="gramEnd"/>
      <w:r>
        <w:t>_dir</w:t>
      </w:r>
      <w:proofErr w:type="spellEnd"/>
      <w:r>
        <w:t>=&lt;</w:t>
      </w:r>
      <w:proofErr w:type="spellStart"/>
      <w:r>
        <w:t>directory_to_logs</w:t>
      </w:r>
      <w:proofErr w:type="spellEnd"/>
      <w:r>
        <w:t xml:space="preserve">&gt; </w:t>
      </w:r>
    </w:p>
    <w:p w14:paraId="081841C6" w14:textId="77777777" w:rsidR="009F4EEE" w:rsidRDefault="009F4EEE" w:rsidP="009F4EEE"/>
    <w:p w14:paraId="25A0107D" w14:textId="77777777" w:rsidR="009F4EEE" w:rsidRDefault="009F4EEE" w:rsidP="009F4EEE">
      <w:r>
        <w:t xml:space="preserve">Now let us run bowtie2: </w:t>
      </w:r>
    </w:p>
    <w:p w14:paraId="08A550CC" w14:textId="77777777" w:rsidR="009F4EEE" w:rsidRDefault="009F4EEE" w:rsidP="009F4EEE"/>
    <w:p w14:paraId="49195D3A" w14:textId="77777777" w:rsidR="009F4EEE" w:rsidRPr="0038693A" w:rsidRDefault="009F4EEE" w:rsidP="009F4EEE">
      <w:pPr>
        <w:pBdr>
          <w:top w:val="single" w:sz="4" w:space="1" w:color="auto"/>
          <w:left w:val="single" w:sz="4" w:space="4" w:color="auto"/>
          <w:bottom w:val="single" w:sz="4" w:space="1" w:color="auto"/>
          <w:right w:val="single" w:sz="4" w:space="4" w:color="auto"/>
        </w:pBdr>
      </w:pPr>
      <w:proofErr w:type="gramStart"/>
      <w:r w:rsidRPr="0038693A">
        <w:t>bowtie2</w:t>
      </w:r>
      <w:proofErr w:type="gramEnd"/>
      <w:r w:rsidRPr="0038693A">
        <w:t xml:space="preserve"> -x $</w:t>
      </w:r>
      <w:proofErr w:type="spellStart"/>
      <w:r w:rsidRPr="0038693A">
        <w:t>index_di</w:t>
      </w:r>
      <w:r>
        <w:t>r</w:t>
      </w:r>
      <w:proofErr w:type="spellEnd"/>
      <w:r>
        <w:t>/&lt;</w:t>
      </w:r>
      <w:proofErr w:type="spellStart"/>
      <w:r>
        <w:t>index_basename</w:t>
      </w:r>
      <w:proofErr w:type="spellEnd"/>
      <w:r>
        <w:t>&gt; -U $</w:t>
      </w:r>
      <w:proofErr w:type="spellStart"/>
      <w:r>
        <w:t>fastq_dir</w:t>
      </w:r>
      <w:proofErr w:type="spellEnd"/>
      <w:r>
        <w:t>/&lt;</w:t>
      </w:r>
      <w:proofErr w:type="spellStart"/>
      <w:r>
        <w:t>fastq_file</w:t>
      </w:r>
      <w:proofErr w:type="spellEnd"/>
      <w:r>
        <w:t>&gt; -S $</w:t>
      </w:r>
      <w:proofErr w:type="spellStart"/>
      <w:r>
        <w:t>sam_dir</w:t>
      </w:r>
      <w:proofErr w:type="spellEnd"/>
      <w:r>
        <w:t>/&lt;</w:t>
      </w:r>
      <w:proofErr w:type="spellStart"/>
      <w:r>
        <w:t>sam_file</w:t>
      </w:r>
      <w:proofErr w:type="spellEnd"/>
      <w:r>
        <w:t>&gt; 2&gt;&lt;</w:t>
      </w:r>
      <w:proofErr w:type="spellStart"/>
      <w:r>
        <w:t>log_file</w:t>
      </w:r>
      <w:proofErr w:type="spellEnd"/>
      <w:r>
        <w:t xml:space="preserve">&gt; </w:t>
      </w:r>
    </w:p>
    <w:p w14:paraId="6D1A5FF8" w14:textId="77777777" w:rsidR="009F4EEE" w:rsidRDefault="009F4EEE" w:rsidP="009F4EEE"/>
    <w:p w14:paraId="27E0AE7F" w14:textId="77777777" w:rsidR="009F4EEE" w:rsidRDefault="009F4EEE" w:rsidP="009F4EEE">
      <w:r>
        <w:t>The last part of the command “2&gt; &lt;</w:t>
      </w:r>
      <w:proofErr w:type="spellStart"/>
      <w:r>
        <w:t>log_file</w:t>
      </w:r>
      <w:proofErr w:type="spellEnd"/>
      <w:r>
        <w:t xml:space="preserve">&gt;” redirects </w:t>
      </w:r>
      <w:proofErr w:type="spellStart"/>
      <w:r>
        <w:t>stderr</w:t>
      </w:r>
      <w:proofErr w:type="spellEnd"/>
      <w:r>
        <w:t xml:space="preserve"> to a log file for later reference. </w:t>
      </w:r>
    </w:p>
    <w:p w14:paraId="71930C49" w14:textId="77777777" w:rsidR="009F4EEE" w:rsidRDefault="009F4EEE" w:rsidP="009F4EEE"/>
    <w:p w14:paraId="314B37AB" w14:textId="77777777" w:rsidR="009F4EEE" w:rsidRDefault="009F4EEE" w:rsidP="009F4EEE">
      <w:r>
        <w:t xml:space="preserve">A moment later, bowtie2 spits out: </w:t>
      </w:r>
    </w:p>
    <w:p w14:paraId="2DA36B5F" w14:textId="77777777" w:rsidR="009F4EEE" w:rsidRDefault="009F4EEE" w:rsidP="009F4EEE"/>
    <w:p w14:paraId="715AE397" w14:textId="77777777" w:rsidR="009F4EEE" w:rsidRDefault="009F4EEE" w:rsidP="009F4EEE">
      <w:pPr>
        <w:pBdr>
          <w:top w:val="single" w:sz="4" w:space="1" w:color="auto"/>
          <w:left w:val="single" w:sz="4" w:space="1" w:color="auto"/>
          <w:bottom w:val="single" w:sz="4" w:space="1" w:color="auto"/>
          <w:right w:val="single" w:sz="4" w:space="1" w:color="auto"/>
        </w:pBdr>
      </w:pPr>
      <w:r>
        <w:t>137294 reads; of these:</w:t>
      </w:r>
    </w:p>
    <w:p w14:paraId="46DA0E04" w14:textId="77777777" w:rsidR="009F4EEE" w:rsidRDefault="009F4EEE" w:rsidP="009F4EEE">
      <w:pPr>
        <w:pBdr>
          <w:top w:val="single" w:sz="4" w:space="1" w:color="auto"/>
          <w:left w:val="single" w:sz="4" w:space="1" w:color="auto"/>
          <w:bottom w:val="single" w:sz="4" w:space="1" w:color="auto"/>
          <w:right w:val="single" w:sz="4" w:space="1" w:color="auto"/>
        </w:pBdr>
      </w:pPr>
      <w:r>
        <w:t xml:space="preserve">  137294 (100.00%) were unpaired; of these:</w:t>
      </w:r>
    </w:p>
    <w:p w14:paraId="36589A87" w14:textId="77777777" w:rsidR="009F4EEE" w:rsidRDefault="009F4EEE" w:rsidP="009F4EEE">
      <w:pPr>
        <w:pBdr>
          <w:top w:val="single" w:sz="4" w:space="1" w:color="auto"/>
          <w:left w:val="single" w:sz="4" w:space="1" w:color="auto"/>
          <w:bottom w:val="single" w:sz="4" w:space="1" w:color="auto"/>
          <w:right w:val="single" w:sz="4" w:space="1" w:color="auto"/>
        </w:pBdr>
      </w:pPr>
      <w:r>
        <w:t xml:space="preserve">    2189 (1.59%) aligned 0 times</w:t>
      </w:r>
    </w:p>
    <w:p w14:paraId="002CF62D" w14:textId="77777777" w:rsidR="009F4EEE" w:rsidRDefault="009F4EEE" w:rsidP="009F4EEE">
      <w:pPr>
        <w:pBdr>
          <w:top w:val="single" w:sz="4" w:space="1" w:color="auto"/>
          <w:left w:val="single" w:sz="4" w:space="1" w:color="auto"/>
          <w:bottom w:val="single" w:sz="4" w:space="1" w:color="auto"/>
          <w:right w:val="single" w:sz="4" w:space="1" w:color="auto"/>
        </w:pBdr>
      </w:pPr>
      <w:r>
        <w:t xml:space="preserve">    128799 (93.81%) aligned exactly 1 time</w:t>
      </w:r>
    </w:p>
    <w:p w14:paraId="57ECDA9D" w14:textId="77777777" w:rsidR="009F4EEE" w:rsidRDefault="009F4EEE" w:rsidP="009F4EEE">
      <w:pPr>
        <w:pBdr>
          <w:top w:val="single" w:sz="4" w:space="1" w:color="auto"/>
          <w:left w:val="single" w:sz="4" w:space="1" w:color="auto"/>
          <w:bottom w:val="single" w:sz="4" w:space="1" w:color="auto"/>
          <w:right w:val="single" w:sz="4" w:space="1" w:color="auto"/>
        </w:pBdr>
      </w:pPr>
      <w:r>
        <w:t xml:space="preserve">    6306 (4.59%) aligned &gt;1 times</w:t>
      </w:r>
    </w:p>
    <w:p w14:paraId="348B90B4" w14:textId="77777777" w:rsidR="009F4EEE" w:rsidRDefault="009F4EEE" w:rsidP="009F4EEE">
      <w:pPr>
        <w:pBdr>
          <w:top w:val="single" w:sz="4" w:space="1" w:color="auto"/>
          <w:left w:val="single" w:sz="4" w:space="1" w:color="auto"/>
          <w:bottom w:val="single" w:sz="4" w:space="1" w:color="auto"/>
          <w:right w:val="single" w:sz="4" w:space="1" w:color="auto"/>
        </w:pBdr>
      </w:pPr>
      <w:r>
        <w:t>98.41% overall alignment rate</w:t>
      </w:r>
    </w:p>
    <w:p w14:paraId="693B1F2E" w14:textId="77777777" w:rsidR="009F4EEE" w:rsidRDefault="009F4EEE" w:rsidP="009F4EEE"/>
    <w:p w14:paraId="1C282717" w14:textId="77777777" w:rsidR="009F4EEE" w:rsidRDefault="009F4EEE" w:rsidP="009F4EEE">
      <w:r>
        <w:t xml:space="preserve">That’s pretty much all we need to do about alignment. </w:t>
      </w:r>
      <w:proofErr w:type="gramStart"/>
      <w:r>
        <w:t>Simple, right?</w:t>
      </w:r>
      <w:proofErr w:type="gramEnd"/>
      <w:r>
        <w:t xml:space="preserve"> </w:t>
      </w:r>
      <w:proofErr w:type="gramStart"/>
      <w:r>
        <w:t>A few additional resources.</w:t>
      </w:r>
      <w:proofErr w:type="gramEnd"/>
    </w:p>
    <w:p w14:paraId="4B706F1A" w14:textId="77777777" w:rsidR="009F4EEE" w:rsidRDefault="009F4EEE" w:rsidP="009F4EEE"/>
    <w:p w14:paraId="336318CE" w14:textId="77777777" w:rsidR="009F4EEE" w:rsidRDefault="009F4EEE" w:rsidP="009F4EEE">
      <w:pPr>
        <w:pStyle w:val="ListBullet"/>
      </w:pPr>
      <w:r>
        <w:t>Bowtie2 manual (</w:t>
      </w:r>
      <w:hyperlink r:id="rId39" w:history="1">
        <w:r w:rsidRPr="00721368">
          <w:rPr>
            <w:rStyle w:val="Hyperlink"/>
          </w:rPr>
          <w:t>link</w:t>
        </w:r>
      </w:hyperlink>
      <w:r>
        <w:t>)</w:t>
      </w:r>
    </w:p>
    <w:p w14:paraId="7BBB60F0" w14:textId="77777777" w:rsidR="009F4EEE" w:rsidRDefault="009F4EEE" w:rsidP="009F4EEE">
      <w:pPr>
        <w:pStyle w:val="ListBullet"/>
      </w:pPr>
      <w:r>
        <w:t xml:space="preserve">Run bowtie2 on all files in a directory: </w:t>
      </w:r>
      <w:r>
        <w:rPr>
          <w:b/>
        </w:rPr>
        <w:t xml:space="preserve">run_bowtie2.sh </w:t>
      </w:r>
    </w:p>
    <w:p w14:paraId="5E82C9AD" w14:textId="77777777" w:rsidR="009F4EEE" w:rsidRDefault="009F4EEE" w:rsidP="009F4EEE"/>
    <w:p w14:paraId="5A7FE0AA" w14:textId="77777777" w:rsidR="009F4EEE" w:rsidRDefault="009F4EEE" w:rsidP="009F4EEE"/>
    <w:p w14:paraId="76DACC65" w14:textId="77777777" w:rsidR="009F4EEE" w:rsidRDefault="009F4EEE" w:rsidP="009F4EEE">
      <w:pPr>
        <w:pStyle w:val="Heading2"/>
      </w:pPr>
      <w:r>
        <w:t xml:space="preserve">Compress and Sort </w:t>
      </w:r>
    </w:p>
    <w:p w14:paraId="42E03B72" w14:textId="77777777" w:rsidR="009F4EEE" w:rsidRDefault="009F4EEE" w:rsidP="009F4EEE">
      <w:r>
        <w:t xml:space="preserve">After alignment has finished, the resultant </w:t>
      </w:r>
      <w:proofErr w:type="spellStart"/>
      <w:r>
        <w:t>sam</w:t>
      </w:r>
      <w:proofErr w:type="spellEnd"/>
      <w:r>
        <w:t xml:space="preserve"> files need to sorted and compressed using: </w:t>
      </w:r>
    </w:p>
    <w:p w14:paraId="2F556EE3" w14:textId="77777777" w:rsidR="009F4EEE" w:rsidRDefault="009F4EEE" w:rsidP="009F4EEE"/>
    <w:p w14:paraId="7B8BD892" w14:textId="77777777" w:rsidR="009F4EEE" w:rsidRPr="008F5593" w:rsidRDefault="009F4EEE" w:rsidP="009F4EEE">
      <w:pPr>
        <w:pBdr>
          <w:top w:val="single" w:sz="4" w:space="1" w:color="auto"/>
          <w:left w:val="single" w:sz="4" w:space="4" w:color="auto"/>
          <w:bottom w:val="single" w:sz="4" w:space="1" w:color="auto"/>
          <w:right w:val="single" w:sz="4" w:space="4" w:color="auto"/>
        </w:pBdr>
      </w:pPr>
      <w:proofErr w:type="gramStart"/>
      <w:r>
        <w:t>samtools</w:t>
      </w:r>
      <w:proofErr w:type="gramEnd"/>
      <w:r>
        <w:t xml:space="preserve"> view -</w:t>
      </w:r>
      <w:proofErr w:type="spellStart"/>
      <w:r>
        <w:t>bS</w:t>
      </w:r>
      <w:proofErr w:type="spellEnd"/>
      <w:r>
        <w:t xml:space="preserve"> </w:t>
      </w:r>
      <w:r w:rsidRPr="008F5593">
        <w:t xml:space="preserve"> </w:t>
      </w:r>
      <w:r>
        <w:t>&lt;</w:t>
      </w:r>
      <w:proofErr w:type="spellStart"/>
      <w:r w:rsidRPr="008F5593">
        <w:t>sam_file</w:t>
      </w:r>
      <w:proofErr w:type="spellEnd"/>
      <w:r>
        <w:t>&gt;</w:t>
      </w:r>
      <w:r w:rsidRPr="008F5593">
        <w:t xml:space="preserve"> | samtools sort - </w:t>
      </w:r>
      <w:r>
        <w:t>&lt;</w:t>
      </w:r>
      <w:proofErr w:type="spellStart"/>
      <w:r>
        <w:t>bam_file_prefix</w:t>
      </w:r>
      <w:proofErr w:type="spellEnd"/>
      <w:r>
        <w:t xml:space="preserve">&gt; </w:t>
      </w:r>
    </w:p>
    <w:p w14:paraId="3F005EA3" w14:textId="77777777" w:rsidR="009F4EEE" w:rsidRDefault="009F4EEE" w:rsidP="009F4EEE"/>
    <w:p w14:paraId="0C3B67F6" w14:textId="77777777" w:rsidR="009F4EEE" w:rsidRDefault="009F4EEE" w:rsidP="009F4EEE">
      <w:r>
        <w:t xml:space="preserve">The dash (-) tells samtools to take </w:t>
      </w:r>
      <w:proofErr w:type="spellStart"/>
      <w:r>
        <w:t>stdin</w:t>
      </w:r>
      <w:proofErr w:type="spellEnd"/>
      <w:r>
        <w:t xml:space="preserve"> as input. </w:t>
      </w:r>
    </w:p>
    <w:p w14:paraId="5E100C8D" w14:textId="77777777" w:rsidR="009F4EEE" w:rsidRDefault="009F4EEE" w:rsidP="009F4EEE"/>
    <w:p w14:paraId="28BE624D" w14:textId="77777777" w:rsidR="009F4EEE" w:rsidRDefault="009F4EEE" w:rsidP="009F4EEE">
      <w:r>
        <w:t xml:space="preserve">For instance: </w:t>
      </w:r>
    </w:p>
    <w:p w14:paraId="2ACDFF16" w14:textId="77777777" w:rsidR="009F4EEE" w:rsidRDefault="009F4EEE" w:rsidP="009F4EEE"/>
    <w:p w14:paraId="3BBFC409" w14:textId="77777777" w:rsidR="009F4EEE" w:rsidRDefault="009F4EEE" w:rsidP="009F4EEE">
      <w:pPr>
        <w:pBdr>
          <w:top w:val="single" w:sz="4" w:space="1" w:color="auto"/>
          <w:left w:val="single" w:sz="4" w:space="4" w:color="auto"/>
          <w:bottom w:val="single" w:sz="4" w:space="1" w:color="auto"/>
          <w:right w:val="single" w:sz="4" w:space="4" w:color="auto"/>
        </w:pBdr>
      </w:pPr>
      <w:proofErr w:type="gramStart"/>
      <w:r w:rsidRPr="00115345">
        <w:t>samtools</w:t>
      </w:r>
      <w:proofErr w:type="gramEnd"/>
      <w:r w:rsidRPr="00115345">
        <w:t xml:space="preserve"> view -</w:t>
      </w:r>
      <w:proofErr w:type="spellStart"/>
      <w:r w:rsidRPr="00115345">
        <w:t>bS</w:t>
      </w:r>
      <w:proofErr w:type="spellEnd"/>
      <w:r w:rsidRPr="00115345">
        <w:t xml:space="preserve"> 020311-1_S40_L001_R1_001.sam | samtools sort - 020311-1_S40_L001_R1_001.sorted</w:t>
      </w:r>
    </w:p>
    <w:p w14:paraId="46D06D54" w14:textId="77777777" w:rsidR="009F4EEE" w:rsidRDefault="009F4EEE" w:rsidP="009F4EEE"/>
    <w:p w14:paraId="44FF041C" w14:textId="77777777" w:rsidR="009F4EEE" w:rsidRDefault="009F4EEE" w:rsidP="009F4EEE">
      <w:proofErr w:type="gramStart"/>
      <w:r>
        <w:t>Ignore the following warning</w:t>
      </w:r>
      <w:proofErr w:type="gramEnd"/>
      <w:r>
        <w:t xml:space="preserve">, </w:t>
      </w:r>
      <w:proofErr w:type="gramStart"/>
      <w:r>
        <w:t>it is a known bug</w:t>
      </w:r>
      <w:proofErr w:type="gramEnd"/>
      <w:r>
        <w:t xml:space="preserve">.  </w:t>
      </w:r>
    </w:p>
    <w:p w14:paraId="064D82C9" w14:textId="77777777" w:rsidR="009F4EEE" w:rsidRDefault="009F4EEE" w:rsidP="009F4EEE"/>
    <w:p w14:paraId="669F1FF9" w14:textId="77777777" w:rsidR="009F4EEE" w:rsidRPr="0004601A" w:rsidRDefault="009F4EEE" w:rsidP="009F4EEE">
      <w:pPr>
        <w:pBdr>
          <w:top w:val="single" w:sz="4" w:space="1" w:color="auto"/>
          <w:left w:val="single" w:sz="4" w:space="4" w:color="auto"/>
          <w:bottom w:val="single" w:sz="4" w:space="1" w:color="auto"/>
          <w:right w:val="single" w:sz="4" w:space="4" w:color="auto"/>
        </w:pBdr>
        <w:rPr>
          <w:rFonts w:ascii="Cambria" w:hAnsi="Cambria"/>
          <w:color w:val="333333"/>
        </w:rPr>
      </w:pPr>
      <w:r w:rsidRPr="0004601A">
        <w:rPr>
          <w:rFonts w:ascii="Cambria" w:hAnsi="Cambria"/>
          <w:color w:val="333333"/>
          <w:bdr w:val="none" w:sz="0" w:space="0" w:color="auto" w:frame="1"/>
        </w:rPr>
        <w:t>[</w:t>
      </w:r>
      <w:proofErr w:type="spellStart"/>
      <w:proofErr w:type="gramStart"/>
      <w:r w:rsidRPr="0004601A">
        <w:rPr>
          <w:rFonts w:ascii="Cambria" w:hAnsi="Cambria"/>
          <w:color w:val="333333"/>
          <w:bdr w:val="none" w:sz="0" w:space="0" w:color="auto" w:frame="1"/>
        </w:rPr>
        <w:t>bam</w:t>
      </w:r>
      <w:proofErr w:type="gramEnd"/>
      <w:r w:rsidRPr="0004601A">
        <w:rPr>
          <w:rFonts w:ascii="Cambria" w:hAnsi="Cambria"/>
          <w:color w:val="333333"/>
          <w:bdr w:val="none" w:sz="0" w:space="0" w:color="auto" w:frame="1"/>
        </w:rPr>
        <w:t>_</w:t>
      </w:r>
      <w:r w:rsidRPr="0004601A">
        <w:rPr>
          <w:rFonts w:ascii="Cambria" w:hAnsi="Cambria"/>
        </w:rPr>
        <w:t>header</w:t>
      </w:r>
      <w:r w:rsidRPr="0004601A">
        <w:rPr>
          <w:rFonts w:ascii="Cambria" w:hAnsi="Cambria"/>
          <w:color w:val="333333"/>
          <w:bdr w:val="none" w:sz="0" w:space="0" w:color="auto" w:frame="1"/>
        </w:rPr>
        <w:t>_read</w:t>
      </w:r>
      <w:proofErr w:type="spellEnd"/>
      <w:r w:rsidRPr="0004601A">
        <w:rPr>
          <w:rFonts w:ascii="Cambria" w:hAnsi="Cambria"/>
          <w:color w:val="333333"/>
          <w:bdr w:val="none" w:sz="0" w:space="0" w:color="auto" w:frame="1"/>
        </w:rPr>
        <w:t>] EOF marker is absent. The input is probably truncated.</w:t>
      </w:r>
    </w:p>
    <w:p w14:paraId="019A9430" w14:textId="77777777" w:rsidR="009F4EEE" w:rsidRDefault="009F4EEE" w:rsidP="009F4EEE"/>
    <w:p w14:paraId="2233AB2A" w14:textId="77777777" w:rsidR="009F4EEE" w:rsidRDefault="009F4EEE" w:rsidP="009F4EEE">
      <w:pPr>
        <w:rPr>
          <w:b/>
        </w:rPr>
      </w:pPr>
      <w:r>
        <w:t xml:space="preserve">To compress and sort all files in a directory, use </w:t>
      </w:r>
      <w:r>
        <w:rPr>
          <w:b/>
        </w:rPr>
        <w:t>compress_and_sort.sh.</w:t>
      </w:r>
    </w:p>
    <w:p w14:paraId="333A26CD" w14:textId="77777777" w:rsidR="009F4EEE" w:rsidRDefault="009F4EEE" w:rsidP="009F4EEE">
      <w:pPr>
        <w:rPr>
          <w:b/>
        </w:rPr>
      </w:pPr>
    </w:p>
    <w:p w14:paraId="58EF62D2" w14:textId="77777777" w:rsidR="009F4EEE" w:rsidRDefault="009F4EEE" w:rsidP="009F4EEE">
      <w:pPr>
        <w:pStyle w:val="Heading2"/>
      </w:pPr>
      <w:r>
        <w:t xml:space="preserve">Call Genotype Likelihoods using Samtools </w:t>
      </w:r>
    </w:p>
    <w:p w14:paraId="72AEFA66" w14:textId="77777777" w:rsidR="009F4EEE" w:rsidRDefault="009F4EEE" w:rsidP="009F4EEE">
      <w:r>
        <w:t xml:space="preserve">In this pipeline we will use the </w:t>
      </w:r>
      <w:proofErr w:type="spellStart"/>
      <w:r>
        <w:t>Mpileup</w:t>
      </w:r>
      <w:proofErr w:type="spellEnd"/>
      <w:r>
        <w:t xml:space="preserve"> command in Samtools to call genotype likelihoods or to call variants. </w:t>
      </w:r>
    </w:p>
    <w:p w14:paraId="3DC916FD" w14:textId="77777777" w:rsidR="009F4EEE" w:rsidRDefault="009F4EEE" w:rsidP="009F4EEE"/>
    <w:p w14:paraId="6683AC2B" w14:textId="77777777" w:rsidR="009F4EEE" w:rsidRDefault="009F4EEE" w:rsidP="009F4EEE">
      <w:r>
        <w:t xml:space="preserve">Type the following to call genotype likelihood: </w:t>
      </w:r>
    </w:p>
    <w:p w14:paraId="6470D9AA" w14:textId="77777777" w:rsidR="009F4EEE" w:rsidRPr="00B87CD9" w:rsidRDefault="009F4EEE" w:rsidP="009F4EEE">
      <w:pPr>
        <w:pBdr>
          <w:top w:val="single" w:sz="4" w:space="1" w:color="auto"/>
          <w:left w:val="single" w:sz="4" w:space="4" w:color="auto"/>
          <w:bottom w:val="single" w:sz="4" w:space="1" w:color="auto"/>
          <w:right w:val="single" w:sz="4" w:space="4" w:color="auto"/>
        </w:pBdr>
      </w:pPr>
      <w:proofErr w:type="gramStart"/>
      <w:r>
        <w:t>samtools</w:t>
      </w:r>
      <w:proofErr w:type="gramEnd"/>
      <w:r>
        <w:t xml:space="preserve"> </w:t>
      </w:r>
      <w:proofErr w:type="spellStart"/>
      <w:r>
        <w:t>mpileup</w:t>
      </w:r>
      <w:proofErr w:type="spellEnd"/>
      <w:r>
        <w:t xml:space="preserve"> -g -f &lt;genome&gt; &lt;</w:t>
      </w:r>
      <w:proofErr w:type="spellStart"/>
      <w:r>
        <w:t>sorted_</w:t>
      </w:r>
      <w:r w:rsidRPr="00B87CD9">
        <w:t>bam_file</w:t>
      </w:r>
      <w:proofErr w:type="spellEnd"/>
      <w:r>
        <w:t>&gt;</w:t>
      </w:r>
      <w:r w:rsidRPr="00B87CD9">
        <w:t xml:space="preserve"> &gt; </w:t>
      </w:r>
      <w:r>
        <w:t>&lt;</w:t>
      </w:r>
      <w:proofErr w:type="spellStart"/>
      <w:r>
        <w:t>bcf_file</w:t>
      </w:r>
      <w:proofErr w:type="spellEnd"/>
      <w:r>
        <w:t>&gt;</w:t>
      </w:r>
    </w:p>
    <w:p w14:paraId="585B4C1D" w14:textId="77777777" w:rsidR="009F4EEE" w:rsidRDefault="009F4EEE" w:rsidP="009F4EEE"/>
    <w:p w14:paraId="4183C9F4" w14:textId="77777777" w:rsidR="009F4EEE" w:rsidRDefault="009F4EEE" w:rsidP="009F4EEE">
      <w:pPr>
        <w:pStyle w:val="ListBullet"/>
      </w:pPr>
      <w:r>
        <w:t>-</w:t>
      </w:r>
      <w:proofErr w:type="gramStart"/>
      <w:r>
        <w:t>g</w:t>
      </w:r>
      <w:proofErr w:type="gramEnd"/>
      <w:r>
        <w:tab/>
      </w:r>
      <w:r w:rsidRPr="00301483">
        <w:t>Compute genotype likelihoods and output them in the binary call format (BCF).</w:t>
      </w:r>
      <w:r>
        <w:t xml:space="preserve"> </w:t>
      </w:r>
    </w:p>
    <w:p w14:paraId="77E7722D" w14:textId="77777777" w:rsidR="009F4EEE" w:rsidRDefault="009F4EEE" w:rsidP="009F4EEE">
      <w:pPr>
        <w:pStyle w:val="ListBullet"/>
      </w:pPr>
      <w:r>
        <w:t>-</w:t>
      </w:r>
      <w:proofErr w:type="gramStart"/>
      <w:r>
        <w:t>f</w:t>
      </w:r>
      <w:proofErr w:type="gramEnd"/>
      <w:r>
        <w:tab/>
        <w:t xml:space="preserve">indicate &lt;genome&gt; is indexed by samtools </w:t>
      </w:r>
      <w:proofErr w:type="spellStart"/>
      <w:r>
        <w:t>faidx</w:t>
      </w:r>
      <w:proofErr w:type="spellEnd"/>
      <w:r>
        <w:t xml:space="preserve"> (a module in samtools). </w:t>
      </w:r>
    </w:p>
    <w:p w14:paraId="05140EB4" w14:textId="77777777" w:rsidR="009F4EEE" w:rsidRDefault="009F4EEE" w:rsidP="009F4EEE">
      <w:r>
        <w:t xml:space="preserve">For example: </w:t>
      </w:r>
    </w:p>
    <w:p w14:paraId="6D84C7A9" w14:textId="77777777" w:rsidR="009F4EEE" w:rsidRPr="0088069E" w:rsidRDefault="009F4EEE" w:rsidP="009F4EEE">
      <w:pPr>
        <w:pBdr>
          <w:top w:val="single" w:sz="4" w:space="1" w:color="auto"/>
          <w:left w:val="single" w:sz="4" w:space="4" w:color="auto"/>
          <w:bottom w:val="single" w:sz="4" w:space="1" w:color="auto"/>
          <w:right w:val="single" w:sz="4" w:space="4" w:color="auto"/>
        </w:pBdr>
      </w:pPr>
      <w:proofErr w:type="gramStart"/>
      <w:r w:rsidRPr="0088069E">
        <w:t>hg19</w:t>
      </w:r>
      <w:proofErr w:type="gramEnd"/>
      <w:r w:rsidRPr="0088069E">
        <w:t>=/</w:t>
      </w:r>
      <w:proofErr w:type="spellStart"/>
      <w:r w:rsidRPr="0088069E">
        <w:t>srv</w:t>
      </w:r>
      <w:proofErr w:type="spellEnd"/>
      <w:r w:rsidRPr="0088069E">
        <w:t>/gs1/projects/</w:t>
      </w:r>
      <w:proofErr w:type="spellStart"/>
      <w:r w:rsidRPr="0088069E">
        <w:t>montgomery</w:t>
      </w:r>
      <w:proofErr w:type="spellEnd"/>
      <w:r w:rsidRPr="0088069E">
        <w:t>/shared/genome/hg19/hg19.fa</w:t>
      </w:r>
    </w:p>
    <w:p w14:paraId="19EC880C" w14:textId="77777777" w:rsidR="009F4EEE" w:rsidRPr="0088069E" w:rsidRDefault="009F4EEE" w:rsidP="009F4EEE">
      <w:pPr>
        <w:pBdr>
          <w:top w:val="single" w:sz="4" w:space="1" w:color="auto"/>
          <w:left w:val="single" w:sz="4" w:space="4" w:color="auto"/>
          <w:bottom w:val="single" w:sz="4" w:space="1" w:color="auto"/>
          <w:right w:val="single" w:sz="4" w:space="4" w:color="auto"/>
        </w:pBdr>
      </w:pPr>
      <w:proofErr w:type="gramStart"/>
      <w:r>
        <w:t>samtools</w:t>
      </w:r>
      <w:proofErr w:type="gramEnd"/>
      <w:r>
        <w:t xml:space="preserve"> </w:t>
      </w:r>
      <w:proofErr w:type="spellStart"/>
      <w:r>
        <w:t>mpileup</w:t>
      </w:r>
      <w:proofErr w:type="spellEnd"/>
      <w:r>
        <w:t xml:space="preserve"> -g -f $hg19 </w:t>
      </w:r>
      <w:r w:rsidRPr="0088069E">
        <w:t>020311-1_S40_L001_R1_001.sorted.bam &gt; 020</w:t>
      </w:r>
      <w:r>
        <w:t>311-1_S40_L001_R1_001.bcf</w:t>
      </w:r>
    </w:p>
    <w:p w14:paraId="222BEC55" w14:textId="77777777" w:rsidR="009F4EEE" w:rsidRDefault="009F4EEE" w:rsidP="009F4EEE"/>
    <w:p w14:paraId="0A1646A8" w14:textId="77777777" w:rsidR="009F4EEE" w:rsidRDefault="009F4EEE" w:rsidP="009F4EEE">
      <w:r>
        <w:t xml:space="preserve">To inspect </w:t>
      </w:r>
      <w:proofErr w:type="spellStart"/>
      <w:r>
        <w:t>bcf</w:t>
      </w:r>
      <w:proofErr w:type="spellEnd"/>
      <w:r>
        <w:t xml:space="preserve"> files, use </w:t>
      </w:r>
      <w:proofErr w:type="spellStart"/>
      <w:r>
        <w:t>bcftools</w:t>
      </w:r>
      <w:proofErr w:type="spellEnd"/>
      <w:r>
        <w:t xml:space="preserve">, which comes with samtools. </w:t>
      </w:r>
    </w:p>
    <w:p w14:paraId="13A16357" w14:textId="77777777" w:rsidR="009F4EEE" w:rsidRDefault="009F4EEE" w:rsidP="009F4EEE"/>
    <w:p w14:paraId="316CBEF2" w14:textId="77777777" w:rsidR="009F4EEE" w:rsidRDefault="009F4EEE" w:rsidP="009F4EEE">
      <w:pPr>
        <w:pBdr>
          <w:top w:val="single" w:sz="4" w:space="1" w:color="auto"/>
          <w:left w:val="single" w:sz="4" w:space="4" w:color="auto"/>
          <w:bottom w:val="single" w:sz="4" w:space="1" w:color="auto"/>
          <w:right w:val="single" w:sz="4" w:space="4" w:color="auto"/>
        </w:pBdr>
      </w:pPr>
      <w:proofErr w:type="spellStart"/>
      <w:proofErr w:type="gramStart"/>
      <w:r>
        <w:t>bcftools</w:t>
      </w:r>
      <w:proofErr w:type="spellEnd"/>
      <w:proofErr w:type="gramEnd"/>
      <w:r>
        <w:t xml:space="preserve"> view </w:t>
      </w:r>
      <w:r w:rsidRPr="00F42E54">
        <w:t>020311-1_S40_L001_R1_001.bcf</w:t>
      </w:r>
    </w:p>
    <w:p w14:paraId="33E6288D" w14:textId="77777777" w:rsidR="009F4EEE" w:rsidRDefault="009F4EEE" w:rsidP="009F4EEE"/>
    <w:p w14:paraId="1FAE6C83" w14:textId="77777777" w:rsidR="009F4EEE" w:rsidRDefault="009F4EEE" w:rsidP="009F4EEE"/>
    <w:p w14:paraId="0185956A" w14:textId="77777777" w:rsidR="009F4EEE" w:rsidRDefault="009F4EEE" w:rsidP="009F4EEE">
      <w:r>
        <w:t xml:space="preserve">Additional information: </w:t>
      </w:r>
    </w:p>
    <w:p w14:paraId="7CC1C358" w14:textId="77777777" w:rsidR="009F4EEE" w:rsidRDefault="009F4EEE" w:rsidP="009F4EEE">
      <w:pPr>
        <w:pStyle w:val="ListBullet"/>
      </w:pPr>
      <w:proofErr w:type="spellStart"/>
      <w:proofErr w:type="gramStart"/>
      <w:r>
        <w:t>bcf</w:t>
      </w:r>
      <w:proofErr w:type="spellEnd"/>
      <w:proofErr w:type="gramEnd"/>
      <w:r>
        <w:t xml:space="preserve"> file format specification: </w:t>
      </w:r>
      <w:hyperlink r:id="rId40" w:history="1">
        <w:r w:rsidRPr="00F42E54">
          <w:rPr>
            <w:rStyle w:val="Hyperlink"/>
          </w:rPr>
          <w:t>link</w:t>
        </w:r>
      </w:hyperlink>
    </w:p>
    <w:p w14:paraId="306FFDE2" w14:textId="77777777" w:rsidR="009F4EEE" w:rsidRDefault="009F4EEE" w:rsidP="009F4EEE">
      <w:pPr>
        <w:pStyle w:val="ListBullet"/>
      </w:pPr>
      <w:proofErr w:type="spellStart"/>
      <w:proofErr w:type="gramStart"/>
      <w:r>
        <w:t>sam</w:t>
      </w:r>
      <w:proofErr w:type="spellEnd"/>
      <w:proofErr w:type="gramEnd"/>
      <w:r>
        <w:t xml:space="preserve"> file format specification: </w:t>
      </w:r>
      <w:hyperlink r:id="rId41" w:history="1">
        <w:proofErr w:type="spellStart"/>
        <w:r>
          <w:rPr>
            <w:rStyle w:val="Hyperlink"/>
          </w:rPr>
          <w:t>pdf</w:t>
        </w:r>
        <w:proofErr w:type="spellEnd"/>
      </w:hyperlink>
      <w:r>
        <w:t xml:space="preserve"> </w:t>
      </w:r>
    </w:p>
    <w:p w14:paraId="536B904E" w14:textId="77777777" w:rsidR="009F4EEE" w:rsidRDefault="009F4EEE" w:rsidP="009F4EEE">
      <w:pPr>
        <w:pStyle w:val="ListBullet"/>
      </w:pPr>
      <w:proofErr w:type="gramStart"/>
      <w:r>
        <w:t>call</w:t>
      </w:r>
      <w:proofErr w:type="gramEnd"/>
      <w:r>
        <w:t xml:space="preserve"> genotype over all files in a directory: </w:t>
      </w:r>
      <w:r>
        <w:rPr>
          <w:b/>
        </w:rPr>
        <w:t xml:space="preserve">call_genotype_likelihood.sh </w:t>
      </w:r>
    </w:p>
    <w:p w14:paraId="608BEBEE" w14:textId="77777777" w:rsidR="009F4EEE" w:rsidRDefault="009F4EEE" w:rsidP="009F4EEE"/>
    <w:p w14:paraId="72E7035E" w14:textId="77777777" w:rsidR="009F4EEE" w:rsidRDefault="009F4EEE" w:rsidP="009F4EEE"/>
    <w:p w14:paraId="23791B4C" w14:textId="77777777" w:rsidR="009F4EEE" w:rsidRDefault="009F4EEE" w:rsidP="009F4EEE">
      <w:pPr>
        <w:pStyle w:val="Heading2"/>
      </w:pPr>
      <w:r>
        <w:t xml:space="preserve">Call Variants With Samtools </w:t>
      </w:r>
    </w:p>
    <w:p w14:paraId="7818E6AE" w14:textId="77777777" w:rsidR="009F4EEE" w:rsidRPr="00FB35AF" w:rsidRDefault="009F4EEE" w:rsidP="009F4EEE">
      <w:pPr>
        <w:pStyle w:val="Heading3"/>
      </w:pPr>
      <w:r>
        <w:t xml:space="preserve">One diploid individual: </w:t>
      </w:r>
    </w:p>
    <w:p w14:paraId="6E56AAA0" w14:textId="77777777" w:rsidR="009F4EEE" w:rsidRDefault="009F4EEE" w:rsidP="009F4EEE">
      <w:pPr>
        <w:pBdr>
          <w:top w:val="single" w:sz="4" w:space="1" w:color="auto"/>
          <w:left w:val="single" w:sz="4" w:space="4" w:color="auto"/>
          <w:bottom w:val="single" w:sz="4" w:space="1" w:color="auto"/>
          <w:right w:val="single" w:sz="4" w:space="4" w:color="auto"/>
        </w:pBdr>
      </w:pPr>
      <w:proofErr w:type="gramStart"/>
      <w:r>
        <w:t>samtools</w:t>
      </w:r>
      <w:proofErr w:type="gramEnd"/>
      <w:r>
        <w:t xml:space="preserve"> </w:t>
      </w:r>
      <w:proofErr w:type="spellStart"/>
      <w:r>
        <w:t>mpileup</w:t>
      </w:r>
      <w:proofErr w:type="spellEnd"/>
      <w:r>
        <w:t xml:space="preserve"> -</w:t>
      </w:r>
      <w:proofErr w:type="spellStart"/>
      <w:r>
        <w:t>uf</w:t>
      </w:r>
      <w:proofErr w:type="spellEnd"/>
      <w:r>
        <w:t xml:space="preserve"> </w:t>
      </w:r>
      <w:proofErr w:type="spellStart"/>
      <w:r>
        <w:t>ref.fa</w:t>
      </w:r>
      <w:proofErr w:type="spellEnd"/>
      <w:r>
        <w:t xml:space="preserve"> aln1.bam </w:t>
      </w:r>
    </w:p>
    <w:p w14:paraId="0DDCC16D" w14:textId="77777777" w:rsidR="009F4EEE" w:rsidRDefault="009F4EEE" w:rsidP="009F4EEE">
      <w:pPr>
        <w:pBdr>
          <w:top w:val="single" w:sz="4" w:space="1" w:color="auto"/>
          <w:left w:val="single" w:sz="4" w:space="4" w:color="auto"/>
          <w:bottom w:val="single" w:sz="4" w:space="1" w:color="auto"/>
          <w:right w:val="single" w:sz="4" w:space="4" w:color="auto"/>
        </w:pBdr>
      </w:pPr>
      <w:proofErr w:type="spellStart"/>
      <w:proofErr w:type="gramStart"/>
      <w:r>
        <w:t>bcftools</w:t>
      </w:r>
      <w:proofErr w:type="spellEnd"/>
      <w:proofErr w:type="gramEnd"/>
      <w:r>
        <w:t xml:space="preserve"> view -</w:t>
      </w:r>
      <w:proofErr w:type="spellStart"/>
      <w:r>
        <w:t>bvcg</w:t>
      </w:r>
      <w:proofErr w:type="spellEnd"/>
      <w:r>
        <w:t xml:space="preserve"> &lt;</w:t>
      </w:r>
      <w:proofErr w:type="spellStart"/>
      <w:r>
        <w:t>bcf_file</w:t>
      </w:r>
      <w:proofErr w:type="spellEnd"/>
      <w:r>
        <w:t>&gt; &gt; &lt;</w:t>
      </w:r>
      <w:proofErr w:type="spellStart"/>
      <w:r>
        <w:t>variants_bcf_file</w:t>
      </w:r>
      <w:proofErr w:type="spellEnd"/>
      <w:r>
        <w:t>&gt;</w:t>
      </w:r>
    </w:p>
    <w:p w14:paraId="68F52B77" w14:textId="77777777" w:rsidR="009F4EEE" w:rsidRDefault="009F4EEE" w:rsidP="009F4EEE">
      <w:pPr>
        <w:pBdr>
          <w:top w:val="single" w:sz="4" w:space="1" w:color="auto"/>
          <w:left w:val="single" w:sz="4" w:space="4" w:color="auto"/>
          <w:bottom w:val="single" w:sz="4" w:space="1" w:color="auto"/>
          <w:right w:val="single" w:sz="4" w:space="4" w:color="auto"/>
        </w:pBdr>
      </w:pPr>
      <w:proofErr w:type="spellStart"/>
      <w:proofErr w:type="gramStart"/>
      <w:r>
        <w:t>bcftools</w:t>
      </w:r>
      <w:proofErr w:type="spellEnd"/>
      <w:proofErr w:type="gramEnd"/>
      <w:r>
        <w:t xml:space="preserve"> view &lt;</w:t>
      </w:r>
      <w:proofErr w:type="spellStart"/>
      <w:r>
        <w:t>variants_bcf_file</w:t>
      </w:r>
      <w:proofErr w:type="spellEnd"/>
      <w:r>
        <w:t xml:space="preserve">&gt; | vcfutils.pl </w:t>
      </w:r>
      <w:proofErr w:type="spellStart"/>
      <w:r>
        <w:t>varFilter</w:t>
      </w:r>
      <w:proofErr w:type="spellEnd"/>
      <w:r>
        <w:t xml:space="preserve"> –D 100 &gt; &lt;filtered_ </w:t>
      </w:r>
      <w:proofErr w:type="spellStart"/>
      <w:r>
        <w:t>variants_bcf_file</w:t>
      </w:r>
      <w:proofErr w:type="spellEnd"/>
      <w:r>
        <w:t>&gt;</w:t>
      </w:r>
    </w:p>
    <w:p w14:paraId="20916F44" w14:textId="77777777" w:rsidR="009F4EEE" w:rsidRDefault="009F4EEE" w:rsidP="009F4EEE"/>
    <w:p w14:paraId="066640EC" w14:textId="77777777" w:rsidR="009F4EEE" w:rsidRDefault="009F4EEE" w:rsidP="009F4EEE">
      <w:proofErr w:type="gramStart"/>
      <w:r>
        <w:t>samtools</w:t>
      </w:r>
      <w:proofErr w:type="gramEnd"/>
      <w:r>
        <w:t xml:space="preserve"> </w:t>
      </w:r>
      <w:proofErr w:type="spellStart"/>
      <w:r>
        <w:t>mpileup</w:t>
      </w:r>
      <w:proofErr w:type="spellEnd"/>
      <w:r>
        <w:t xml:space="preserve"> flags</w:t>
      </w:r>
    </w:p>
    <w:p w14:paraId="1BD56093" w14:textId="77777777" w:rsidR="009F4EEE" w:rsidRDefault="009F4EEE" w:rsidP="009F4EEE">
      <w:pPr>
        <w:pStyle w:val="ListBullet"/>
      </w:pPr>
      <w:r>
        <w:t>-</w:t>
      </w:r>
      <w:proofErr w:type="gramStart"/>
      <w:r>
        <w:t>u</w:t>
      </w:r>
      <w:proofErr w:type="gramEnd"/>
      <w:r>
        <w:tab/>
        <w:t>compute genotype likelihood and output in [u]</w:t>
      </w:r>
      <w:proofErr w:type="spellStart"/>
      <w:r>
        <w:t>ncompressed</w:t>
      </w:r>
      <w:proofErr w:type="spellEnd"/>
      <w:r>
        <w:t xml:space="preserve"> format (</w:t>
      </w:r>
      <w:proofErr w:type="spellStart"/>
      <w:r>
        <w:t>vcf</w:t>
      </w:r>
      <w:proofErr w:type="spellEnd"/>
      <w:r>
        <w:t>).</w:t>
      </w:r>
    </w:p>
    <w:p w14:paraId="63E69BC6" w14:textId="77777777" w:rsidR="009F4EEE" w:rsidRDefault="009F4EEE" w:rsidP="009F4EEE">
      <w:pPr>
        <w:pStyle w:val="ListBullet"/>
      </w:pPr>
      <w:r>
        <w:t>-</w:t>
      </w:r>
      <w:proofErr w:type="gramStart"/>
      <w:r>
        <w:t>f</w:t>
      </w:r>
      <w:proofErr w:type="gramEnd"/>
      <w:r>
        <w:tab/>
        <w:t>samtools [f]</w:t>
      </w:r>
      <w:proofErr w:type="spellStart"/>
      <w:r>
        <w:t>aidx</w:t>
      </w:r>
      <w:proofErr w:type="spellEnd"/>
      <w:r>
        <w:t xml:space="preserve"> indexed file </w:t>
      </w:r>
    </w:p>
    <w:p w14:paraId="20F2F9DC" w14:textId="77777777" w:rsidR="009F4EEE" w:rsidRDefault="009F4EEE" w:rsidP="009F4EEE">
      <w:pPr>
        <w:pStyle w:val="ListBullet"/>
        <w:numPr>
          <w:ilvl w:val="0"/>
          <w:numId w:val="0"/>
        </w:numPr>
        <w:ind w:left="360" w:hanging="360"/>
      </w:pPr>
    </w:p>
    <w:p w14:paraId="24683B39" w14:textId="77777777" w:rsidR="009F4EEE" w:rsidRDefault="009F4EEE" w:rsidP="009F4EEE">
      <w:pPr>
        <w:pStyle w:val="ListBullet"/>
        <w:numPr>
          <w:ilvl w:val="0"/>
          <w:numId w:val="0"/>
        </w:numPr>
        <w:ind w:left="360" w:hanging="360"/>
      </w:pPr>
      <w:proofErr w:type="spellStart"/>
      <w:proofErr w:type="gramStart"/>
      <w:r>
        <w:t>bcftools</w:t>
      </w:r>
      <w:proofErr w:type="spellEnd"/>
      <w:proofErr w:type="gramEnd"/>
      <w:r>
        <w:t xml:space="preserve"> flags</w:t>
      </w:r>
    </w:p>
    <w:p w14:paraId="4DB4CC6D" w14:textId="77777777" w:rsidR="009F4EEE" w:rsidRDefault="009F4EEE" w:rsidP="009F4EEE">
      <w:pPr>
        <w:pStyle w:val="ListBullet"/>
      </w:pPr>
      <w:r>
        <w:t>-</w:t>
      </w:r>
      <w:proofErr w:type="gramStart"/>
      <w:r>
        <w:t>b</w:t>
      </w:r>
      <w:proofErr w:type="gramEnd"/>
      <w:r>
        <w:tab/>
        <w:t xml:space="preserve">output in </w:t>
      </w:r>
      <w:proofErr w:type="spellStart"/>
      <w:r>
        <w:t>bcf</w:t>
      </w:r>
      <w:proofErr w:type="spellEnd"/>
      <w:r>
        <w:t xml:space="preserve"> format </w:t>
      </w:r>
    </w:p>
    <w:p w14:paraId="2C135FD2" w14:textId="77777777" w:rsidR="009F4EEE" w:rsidRDefault="009F4EEE" w:rsidP="009F4EEE">
      <w:pPr>
        <w:pStyle w:val="ListBullet"/>
      </w:pPr>
      <w:r>
        <w:t>-</w:t>
      </w:r>
      <w:proofErr w:type="gramStart"/>
      <w:r>
        <w:t>v</w:t>
      </w:r>
      <w:proofErr w:type="gramEnd"/>
      <w:r>
        <w:t xml:space="preserve"> </w:t>
      </w:r>
      <w:r>
        <w:tab/>
        <w:t>output variant sites only</w:t>
      </w:r>
    </w:p>
    <w:p w14:paraId="7E4FB62E" w14:textId="77777777" w:rsidR="009F4EEE" w:rsidRDefault="009F4EEE" w:rsidP="009F4EEE">
      <w:pPr>
        <w:pStyle w:val="ListBullet"/>
      </w:pPr>
      <w:r>
        <w:t>-</w:t>
      </w:r>
      <w:proofErr w:type="gramStart"/>
      <w:r>
        <w:t>c</w:t>
      </w:r>
      <w:proofErr w:type="gramEnd"/>
      <w:r>
        <w:tab/>
        <w:t xml:space="preserve">call variants using Bayesian inference </w:t>
      </w:r>
    </w:p>
    <w:p w14:paraId="530CFA12" w14:textId="77777777" w:rsidR="009F4EEE" w:rsidRDefault="009F4EEE" w:rsidP="009F4EEE">
      <w:pPr>
        <w:pStyle w:val="ListBullet"/>
      </w:pPr>
      <w:r>
        <w:t>-</w:t>
      </w:r>
      <w:proofErr w:type="gramStart"/>
      <w:r>
        <w:t>g</w:t>
      </w:r>
      <w:proofErr w:type="gramEnd"/>
      <w:r>
        <w:t xml:space="preserve"> </w:t>
      </w:r>
      <w:r>
        <w:tab/>
        <w:t xml:space="preserve">call per-sample genotype at variant site </w:t>
      </w:r>
    </w:p>
    <w:p w14:paraId="33E26C04" w14:textId="77777777" w:rsidR="009F4EEE" w:rsidRDefault="009F4EEE" w:rsidP="009F4EEE">
      <w:pPr>
        <w:pStyle w:val="ListBullet"/>
        <w:numPr>
          <w:ilvl w:val="0"/>
          <w:numId w:val="0"/>
        </w:numPr>
      </w:pPr>
    </w:p>
    <w:p w14:paraId="1056A960" w14:textId="77777777" w:rsidR="009F4EEE" w:rsidRDefault="009F4EEE" w:rsidP="009F4EEE">
      <w:pPr>
        <w:pStyle w:val="ListBullet"/>
        <w:numPr>
          <w:ilvl w:val="0"/>
          <w:numId w:val="0"/>
        </w:numPr>
      </w:pPr>
      <w:proofErr w:type="spellStart"/>
      <w:proofErr w:type="gramStart"/>
      <w:r>
        <w:t>vcfutils</w:t>
      </w:r>
      <w:proofErr w:type="spellEnd"/>
      <w:proofErr w:type="gramEnd"/>
      <w:r>
        <w:t xml:space="preserve"> flags</w:t>
      </w:r>
    </w:p>
    <w:p w14:paraId="67AC8C22" w14:textId="77777777" w:rsidR="009F4EEE" w:rsidRDefault="009F4EEE" w:rsidP="009F4EEE">
      <w:pPr>
        <w:pStyle w:val="ListBullet"/>
      </w:pPr>
      <w:r>
        <w:t xml:space="preserve">-D 100 </w:t>
      </w:r>
      <w:r w:rsidRPr="00D938BC">
        <w:t>controls the maximum read depth, which should be adjusted to about twice the average read depth</w:t>
      </w:r>
    </w:p>
    <w:p w14:paraId="6188E065" w14:textId="77777777" w:rsidR="009F4EEE" w:rsidRDefault="009F4EEE" w:rsidP="009F4EEE"/>
    <w:p w14:paraId="5B15800C" w14:textId="77777777" w:rsidR="009F4EEE" w:rsidRDefault="009F4EEE" w:rsidP="009F4EEE">
      <w:pPr>
        <w:pStyle w:val="Heading3"/>
      </w:pPr>
      <w:r>
        <w:t xml:space="preserve">Multiple diploid individuals </w:t>
      </w:r>
    </w:p>
    <w:p w14:paraId="62DE21C7" w14:textId="77777777" w:rsidR="009F4EEE" w:rsidRDefault="009F4EEE" w:rsidP="009F4EEE">
      <w:pPr>
        <w:pStyle w:val="ListBullet"/>
        <w:numPr>
          <w:ilvl w:val="0"/>
          <w:numId w:val="0"/>
        </w:numPr>
        <w:ind w:left="360" w:hanging="360"/>
      </w:pPr>
      <w:r>
        <w:t xml:space="preserve">TBD </w:t>
      </w:r>
    </w:p>
    <w:p w14:paraId="7EC2ABD3" w14:textId="77777777" w:rsidR="009F4EEE" w:rsidRDefault="009F4EEE" w:rsidP="009F4EEE">
      <w:pPr>
        <w:pStyle w:val="ListBullet"/>
        <w:numPr>
          <w:ilvl w:val="0"/>
          <w:numId w:val="0"/>
        </w:numPr>
        <w:ind w:left="360" w:hanging="360"/>
      </w:pPr>
    </w:p>
    <w:p w14:paraId="0D46CA5F" w14:textId="77777777" w:rsidR="009F4EEE" w:rsidRDefault="009F4EEE" w:rsidP="009F4EEE">
      <w:pPr>
        <w:pStyle w:val="Heading3"/>
      </w:pPr>
      <w:r>
        <w:t>More information:</w:t>
      </w:r>
    </w:p>
    <w:p w14:paraId="6FCE56C8" w14:textId="77777777" w:rsidR="009F4EEE" w:rsidRPr="00D222BF" w:rsidRDefault="009F4EEE" w:rsidP="009F4EEE">
      <w:pPr>
        <w:pStyle w:val="ListBullet"/>
        <w:rPr>
          <w:rStyle w:val="Hyperlink"/>
        </w:rPr>
      </w:pPr>
      <w:proofErr w:type="spellStart"/>
      <w:r>
        <w:t>Powerpoint</w:t>
      </w:r>
      <w:proofErr w:type="spellEnd"/>
      <w:r>
        <w:t xml:space="preserve"> from EBI explaining this pipeline: </w:t>
      </w:r>
      <w:hyperlink r:id="rId42" w:history="1">
        <w:proofErr w:type="spellStart"/>
        <w:r w:rsidRPr="00C46675">
          <w:rPr>
            <w:rStyle w:val="Hyperlink"/>
          </w:rPr>
          <w:t>pdf</w:t>
        </w:r>
        <w:proofErr w:type="spellEnd"/>
      </w:hyperlink>
    </w:p>
    <w:p w14:paraId="59E4204E" w14:textId="77777777" w:rsidR="009F4EEE" w:rsidRPr="00DA5990" w:rsidRDefault="009F4EEE" w:rsidP="009F4EEE">
      <w:pPr>
        <w:pStyle w:val="ListBullet"/>
      </w:pPr>
      <w:proofErr w:type="gramStart"/>
      <w:r>
        <w:t>batch</w:t>
      </w:r>
      <w:proofErr w:type="gramEnd"/>
      <w:r>
        <w:t xml:space="preserve"> implementation: </w:t>
      </w:r>
      <w:r>
        <w:rPr>
          <w:b/>
        </w:rPr>
        <w:t>call_variants_samtools.sh</w:t>
      </w:r>
    </w:p>
    <w:p w14:paraId="1FB82EAC" w14:textId="77777777" w:rsidR="009F4EEE" w:rsidRDefault="009F4EEE" w:rsidP="009F4EEE">
      <w:pPr>
        <w:pStyle w:val="Heading1"/>
      </w:pPr>
      <w:r>
        <w:t>Call Variants using GATK</w:t>
      </w:r>
    </w:p>
    <w:p w14:paraId="4C009AB2" w14:textId="3352AF4F" w:rsidR="00DF1CEB" w:rsidRDefault="00DF1CEB" w:rsidP="00DF1CEB">
      <w:pPr>
        <w:pStyle w:val="Heading2"/>
      </w:pPr>
      <w:proofErr w:type="gramStart"/>
      <w:r>
        <w:t>generating</w:t>
      </w:r>
      <w:proofErr w:type="gramEnd"/>
      <w:r>
        <w:t xml:space="preserve"> index and dictionary</w:t>
      </w:r>
    </w:p>
    <w:p w14:paraId="061C275E" w14:textId="24DF3C4C" w:rsidR="00DF1CEB" w:rsidRDefault="00DF1CEB" w:rsidP="00DF1CEB">
      <w:pPr>
        <w:pBdr>
          <w:top w:val="single" w:sz="4" w:space="1" w:color="auto"/>
          <w:left w:val="single" w:sz="4" w:space="4" w:color="auto"/>
          <w:bottom w:val="single" w:sz="4" w:space="1" w:color="auto"/>
          <w:right w:val="single" w:sz="4" w:space="4" w:color="auto"/>
        </w:pBdr>
      </w:pPr>
      <w:proofErr w:type="spellStart"/>
      <w:proofErr w:type="gramStart"/>
      <w:r>
        <w:t>bwa</w:t>
      </w:r>
      <w:proofErr w:type="spellEnd"/>
      <w:proofErr w:type="gramEnd"/>
      <w:r>
        <w:t xml:space="preserve"> index –a </w:t>
      </w:r>
      <w:proofErr w:type="spellStart"/>
      <w:r>
        <w:t>bwtsw</w:t>
      </w:r>
      <w:proofErr w:type="spellEnd"/>
      <w:r>
        <w:t xml:space="preserve"> </w:t>
      </w:r>
      <w:proofErr w:type="spellStart"/>
      <w:r>
        <w:t>reference.fa</w:t>
      </w:r>
      <w:proofErr w:type="spellEnd"/>
      <w:r w:rsidR="00B562F5">
        <w:t xml:space="preserve"> # generates several files</w:t>
      </w:r>
    </w:p>
    <w:p w14:paraId="34DB9061" w14:textId="105328EA" w:rsidR="00DF1CEB" w:rsidRDefault="00DF1CEB" w:rsidP="00DF1CEB">
      <w:pPr>
        <w:pBdr>
          <w:top w:val="single" w:sz="4" w:space="1" w:color="auto"/>
          <w:left w:val="single" w:sz="4" w:space="4" w:color="auto"/>
          <w:bottom w:val="single" w:sz="4" w:space="1" w:color="auto"/>
          <w:right w:val="single" w:sz="4" w:space="4" w:color="auto"/>
        </w:pBdr>
      </w:pPr>
      <w:proofErr w:type="gramStart"/>
      <w:r>
        <w:t>samtools</w:t>
      </w:r>
      <w:proofErr w:type="gramEnd"/>
      <w:r>
        <w:t xml:space="preserve"> </w:t>
      </w:r>
      <w:proofErr w:type="spellStart"/>
      <w:r>
        <w:t>faidx</w:t>
      </w:r>
      <w:proofErr w:type="spellEnd"/>
      <w:r>
        <w:t xml:space="preserve"> </w:t>
      </w:r>
      <w:proofErr w:type="spellStart"/>
      <w:r>
        <w:t>reference.fa</w:t>
      </w:r>
      <w:proofErr w:type="spellEnd"/>
      <w:r w:rsidR="00B562F5">
        <w:t xml:space="preserve"> # generates </w:t>
      </w:r>
      <w:proofErr w:type="spellStart"/>
      <w:r w:rsidR="00B562F5">
        <w:t>reference.fa.fai</w:t>
      </w:r>
      <w:proofErr w:type="spellEnd"/>
    </w:p>
    <w:p w14:paraId="00CE079B" w14:textId="77777777" w:rsidR="00DF1CEB" w:rsidRDefault="00DF1CEB" w:rsidP="00DF1CEB">
      <w:pPr>
        <w:pBdr>
          <w:top w:val="single" w:sz="4" w:space="1" w:color="auto"/>
          <w:left w:val="single" w:sz="4" w:space="4" w:color="auto"/>
          <w:bottom w:val="single" w:sz="4" w:space="1" w:color="auto"/>
          <w:right w:val="single" w:sz="4" w:space="4" w:color="auto"/>
        </w:pBdr>
      </w:pPr>
      <w:proofErr w:type="gramStart"/>
      <w:r>
        <w:t>java</w:t>
      </w:r>
      <w:proofErr w:type="gramEnd"/>
      <w:r>
        <w:t xml:space="preserve"> -jar CreateSequenceDictionary.jar \</w:t>
      </w:r>
    </w:p>
    <w:p w14:paraId="5E8FF61C" w14:textId="77777777" w:rsidR="00DF1CEB" w:rsidRDefault="00DF1CEB" w:rsidP="00DF1CEB">
      <w:pPr>
        <w:pBdr>
          <w:top w:val="single" w:sz="4" w:space="1" w:color="auto"/>
          <w:left w:val="single" w:sz="4" w:space="4" w:color="auto"/>
          <w:bottom w:val="single" w:sz="4" w:space="1" w:color="auto"/>
          <w:right w:val="single" w:sz="4" w:space="4" w:color="auto"/>
        </w:pBdr>
        <w:ind w:firstLine="720"/>
      </w:pPr>
      <w:r>
        <w:t>REFERENCE=</w:t>
      </w:r>
      <w:proofErr w:type="spellStart"/>
      <w:r>
        <w:t>reference.fa</w:t>
      </w:r>
      <w:proofErr w:type="spellEnd"/>
      <w:r>
        <w:t xml:space="preserve"> \</w:t>
      </w:r>
    </w:p>
    <w:p w14:paraId="257EAAB3" w14:textId="7BBFE236" w:rsidR="00DF1CEB" w:rsidRPr="00DF1CEB" w:rsidRDefault="00DF1CEB" w:rsidP="00DF1CEB">
      <w:pPr>
        <w:pBdr>
          <w:top w:val="single" w:sz="4" w:space="1" w:color="auto"/>
          <w:left w:val="single" w:sz="4" w:space="4" w:color="auto"/>
          <w:bottom w:val="single" w:sz="4" w:space="1" w:color="auto"/>
          <w:right w:val="single" w:sz="4" w:space="4" w:color="auto"/>
        </w:pBdr>
        <w:ind w:firstLine="720"/>
      </w:pPr>
      <w:r>
        <w:t>OUTPUT=</w:t>
      </w:r>
      <w:proofErr w:type="spellStart"/>
      <w:r>
        <w:t>reference.dict</w:t>
      </w:r>
      <w:proofErr w:type="spellEnd"/>
      <w:r w:rsidR="00B562F5">
        <w:t xml:space="preserve"> # generates </w:t>
      </w:r>
      <w:proofErr w:type="spellStart"/>
      <w:r w:rsidR="00B562F5">
        <w:t>reference.fa.dict</w:t>
      </w:r>
      <w:bookmarkStart w:id="0" w:name="_GoBack"/>
      <w:bookmarkEnd w:id="0"/>
      <w:proofErr w:type="spellEnd"/>
    </w:p>
    <w:p w14:paraId="77E34A42" w14:textId="77777777" w:rsidR="009F4EEE" w:rsidRDefault="009F4EEE" w:rsidP="009F4EEE">
      <w:pPr>
        <w:pStyle w:val="Heading2"/>
      </w:pPr>
      <w:r>
        <w:t xml:space="preserve">Preprocessing </w:t>
      </w:r>
    </w:p>
    <w:p w14:paraId="5705C06F" w14:textId="02900FF1" w:rsidR="00782583" w:rsidRDefault="00782583" w:rsidP="00782583">
      <w:pPr>
        <w:pStyle w:val="Heading3"/>
      </w:pPr>
      <w:r>
        <w:t>Trimming</w:t>
      </w:r>
    </w:p>
    <w:p w14:paraId="6BC04167" w14:textId="14490131" w:rsidR="00782583" w:rsidRPr="00782583" w:rsidRDefault="00782583" w:rsidP="00782583">
      <w:pPr>
        <w:rPr>
          <w:b/>
        </w:rPr>
      </w:pPr>
      <w:r>
        <w:t>Trim adapters and low quality bases with trim galore</w:t>
      </w:r>
      <w:proofErr w:type="gramStart"/>
      <w:r>
        <w:t>!:</w:t>
      </w:r>
      <w:proofErr w:type="gramEnd"/>
      <w:r w:rsidRPr="00782583">
        <w:rPr>
          <w:b/>
        </w:rPr>
        <w:t xml:space="preserve"> run_trim_galore.sh</w:t>
      </w:r>
    </w:p>
    <w:p w14:paraId="65A4B4A5" w14:textId="77777777" w:rsidR="009F4EEE" w:rsidRDefault="009F4EEE" w:rsidP="009F4EEE">
      <w:pPr>
        <w:pStyle w:val="Heading3"/>
      </w:pPr>
      <w:r>
        <w:t xml:space="preserve">Alignment </w:t>
      </w:r>
    </w:p>
    <w:p w14:paraId="7AB302B7" w14:textId="77777777" w:rsidR="009F4EEE" w:rsidRDefault="009F4EEE" w:rsidP="009F4EEE">
      <w:r>
        <w:t xml:space="preserve">Align with BWA using: </w:t>
      </w:r>
    </w:p>
    <w:p w14:paraId="407C3272" w14:textId="77777777" w:rsidR="009F4EEE" w:rsidRDefault="009F4EEE" w:rsidP="009F4EEE"/>
    <w:p w14:paraId="77A824F0" w14:textId="77777777" w:rsidR="009F4EEE" w:rsidRDefault="009F4EEE" w:rsidP="009F4EEE">
      <w:pPr>
        <w:pBdr>
          <w:top w:val="single" w:sz="4" w:space="1" w:color="auto"/>
          <w:left w:val="single" w:sz="4" w:space="4" w:color="auto"/>
          <w:bottom w:val="single" w:sz="4" w:space="1" w:color="auto"/>
          <w:right w:val="single" w:sz="4" w:space="4" w:color="auto"/>
        </w:pBdr>
      </w:pPr>
      <w:proofErr w:type="spellStart"/>
      <w:proofErr w:type="gramStart"/>
      <w:r w:rsidRPr="00EA63B8">
        <w:t>bwa</w:t>
      </w:r>
      <w:proofErr w:type="spellEnd"/>
      <w:proofErr w:type="gramEnd"/>
      <w:r w:rsidRPr="00EA63B8">
        <w:t xml:space="preserve"> </w:t>
      </w:r>
      <w:proofErr w:type="spellStart"/>
      <w:r>
        <w:t>mem</w:t>
      </w:r>
      <w:proofErr w:type="spellEnd"/>
      <w:r>
        <w:t xml:space="preserve"> -M -R ’&lt;read group info&gt;’</w:t>
      </w:r>
      <w:r w:rsidRPr="00EA63B8">
        <w:t xml:space="preserve"> </w:t>
      </w:r>
      <w:proofErr w:type="spellStart"/>
      <w:r w:rsidRPr="00EA63B8">
        <w:t>reference.fa</w:t>
      </w:r>
      <w:proofErr w:type="spellEnd"/>
      <w:r w:rsidRPr="00EA63B8">
        <w:t xml:space="preserve"> </w:t>
      </w:r>
      <w:proofErr w:type="spellStart"/>
      <w:r w:rsidRPr="00EA63B8">
        <w:t>raw_reads.fq</w:t>
      </w:r>
      <w:proofErr w:type="spellEnd"/>
      <w:r w:rsidRPr="00EA63B8">
        <w:t xml:space="preserve"> &gt; </w:t>
      </w:r>
      <w:proofErr w:type="spellStart"/>
      <w:r w:rsidRPr="00EA63B8">
        <w:t>aligned_reads.sam</w:t>
      </w:r>
      <w:proofErr w:type="spellEnd"/>
    </w:p>
    <w:p w14:paraId="089E101D" w14:textId="77777777" w:rsidR="009F4EEE" w:rsidRDefault="009F4EEE" w:rsidP="009F4EEE"/>
    <w:p w14:paraId="32DCE501" w14:textId="77777777" w:rsidR="009F4EEE" w:rsidRDefault="009F4EEE" w:rsidP="009F4EEE">
      <w:r>
        <w:t>The ‘&lt;read group info&gt;’ can be:</w:t>
      </w:r>
    </w:p>
    <w:p w14:paraId="5F4A213E" w14:textId="77777777" w:rsidR="009F4EEE" w:rsidRPr="00EA63B8" w:rsidRDefault="009F4EEE" w:rsidP="009F4EEE">
      <w:pPr>
        <w:pBdr>
          <w:top w:val="single" w:sz="4" w:space="1" w:color="auto"/>
          <w:left w:val="single" w:sz="4" w:space="4" w:color="auto"/>
          <w:bottom w:val="single" w:sz="4" w:space="1" w:color="auto"/>
          <w:right w:val="single" w:sz="4" w:space="4" w:color="auto"/>
        </w:pBdr>
      </w:pPr>
      <w:r w:rsidRPr="00EA63B8">
        <w:t>@RG\tID</w:t>
      </w:r>
      <w:proofErr w:type="gramStart"/>
      <w:r w:rsidRPr="00EA63B8">
        <w:t>:group1</w:t>
      </w:r>
      <w:proofErr w:type="gramEnd"/>
      <w:r w:rsidRPr="00EA63B8">
        <w:t>\tSM:sample1\tPL:illumina\tLB:lib1\tPU:unit1</w:t>
      </w:r>
    </w:p>
    <w:p w14:paraId="39EA251C" w14:textId="77777777" w:rsidR="009F4EEE" w:rsidRDefault="009F4EEE" w:rsidP="009F4EEE"/>
    <w:p w14:paraId="669E77FD" w14:textId="77777777" w:rsidR="009F4EEE" w:rsidRPr="007B3157" w:rsidRDefault="009F4EEE" w:rsidP="009F4EEE">
      <w:pPr>
        <w:rPr>
          <w:b/>
        </w:rPr>
      </w:pPr>
      <w:r>
        <w:t xml:space="preserve">Batch implementation: </w:t>
      </w:r>
      <w:r w:rsidRPr="00645742">
        <w:rPr>
          <w:b/>
        </w:rPr>
        <w:t>run_bwa_single_end.sh</w:t>
      </w:r>
    </w:p>
    <w:p w14:paraId="686E166D" w14:textId="77777777" w:rsidR="009F4EEE" w:rsidRDefault="009F4EEE" w:rsidP="009F4EEE">
      <w:pPr>
        <w:pStyle w:val="Heading3"/>
      </w:pPr>
      <w:proofErr w:type="spellStart"/>
      <w:r>
        <w:t>Dedu</w:t>
      </w:r>
      <w:r w:rsidRPr="00E700BE">
        <w:t>pping</w:t>
      </w:r>
      <w:proofErr w:type="spellEnd"/>
    </w:p>
    <w:p w14:paraId="625F348E" w14:textId="77777777" w:rsidR="009F4EEE" w:rsidRDefault="009F4EEE" w:rsidP="009F4EEE">
      <w:r>
        <w:t xml:space="preserve">Use Picard. This step is only necessary for whole-genome sequencing; you don’t need to </w:t>
      </w:r>
      <w:proofErr w:type="spellStart"/>
      <w:r>
        <w:t>dedup</w:t>
      </w:r>
      <w:proofErr w:type="spellEnd"/>
      <w:r>
        <w:t xml:space="preserve"> for mmPCR-seq data. </w:t>
      </w:r>
    </w:p>
    <w:p w14:paraId="79700712" w14:textId="77777777" w:rsidR="009F4EEE" w:rsidRDefault="009F4EEE" w:rsidP="009F4EEE"/>
    <w:p w14:paraId="59CC356C" w14:textId="77777777" w:rsidR="009F4EEE" w:rsidRDefault="009F4EEE" w:rsidP="009F4EEE">
      <w:pPr>
        <w:pStyle w:val="Heading3"/>
      </w:pPr>
      <w:proofErr w:type="spellStart"/>
      <w:r>
        <w:t>Indel</w:t>
      </w:r>
      <w:proofErr w:type="spellEnd"/>
      <w:r>
        <w:t xml:space="preserve"> Realignment </w:t>
      </w:r>
    </w:p>
    <w:p w14:paraId="0A2A620E" w14:textId="77777777" w:rsidR="009F4EEE" w:rsidRDefault="009F4EEE" w:rsidP="009F4EEE">
      <w:r>
        <w:t>TBD</w:t>
      </w:r>
    </w:p>
    <w:p w14:paraId="17006331" w14:textId="77777777" w:rsidR="009F4EEE" w:rsidRDefault="009F4EEE" w:rsidP="009F4EEE"/>
    <w:p w14:paraId="04EA19CF" w14:textId="77777777" w:rsidR="009F4EEE" w:rsidRDefault="009F4EEE" w:rsidP="009F4EEE">
      <w:pPr>
        <w:pStyle w:val="Heading3"/>
      </w:pPr>
      <w:r>
        <w:t xml:space="preserve">Base Recalibration </w:t>
      </w:r>
    </w:p>
    <w:p w14:paraId="23ECC6DC" w14:textId="77777777" w:rsidR="009F4EEE" w:rsidRDefault="009F4EEE" w:rsidP="009F4EEE">
      <w:r>
        <w:t>TBD</w:t>
      </w:r>
    </w:p>
    <w:p w14:paraId="4D95A34A" w14:textId="77777777" w:rsidR="009F4EEE" w:rsidRDefault="009F4EEE" w:rsidP="009F4EEE"/>
    <w:p w14:paraId="119E4E85" w14:textId="40FCFCB1" w:rsidR="009A3A08" w:rsidRDefault="009A3A08" w:rsidP="009A3A08">
      <w:pPr>
        <w:pStyle w:val="Heading3"/>
      </w:pPr>
      <w:r>
        <w:t>Compress And Sort</w:t>
      </w:r>
    </w:p>
    <w:p w14:paraId="4476DB0E" w14:textId="2C6F534B" w:rsidR="009A3A08" w:rsidRDefault="009A3A08" w:rsidP="009A3A08">
      <w:pPr>
        <w:rPr>
          <w:b/>
        </w:rPr>
      </w:pPr>
      <w:r>
        <w:t xml:space="preserve">Use </w:t>
      </w:r>
      <w:r w:rsidRPr="009A3A08">
        <w:rPr>
          <w:b/>
        </w:rPr>
        <w:t>compress_and_sort.sh</w:t>
      </w:r>
    </w:p>
    <w:p w14:paraId="40FD6A4F" w14:textId="77777777" w:rsidR="00453CDE" w:rsidRDefault="00453CDE" w:rsidP="009A3A08">
      <w:pPr>
        <w:rPr>
          <w:b/>
        </w:rPr>
      </w:pPr>
    </w:p>
    <w:p w14:paraId="54E438C2" w14:textId="71B27077" w:rsidR="00453CDE" w:rsidRDefault="00453CDE" w:rsidP="00453CDE">
      <w:pPr>
        <w:pStyle w:val="Heading3"/>
      </w:pPr>
      <w:r>
        <w:t xml:space="preserve">Index Bam Files </w:t>
      </w:r>
    </w:p>
    <w:p w14:paraId="65916F1B" w14:textId="77777777" w:rsidR="00453CDE" w:rsidRPr="00453CDE" w:rsidRDefault="00453CDE" w:rsidP="00453CDE"/>
    <w:p w14:paraId="00A61EA9" w14:textId="77777777" w:rsidR="009F4EEE" w:rsidRDefault="009F4EEE" w:rsidP="009F4EEE">
      <w:pPr>
        <w:pStyle w:val="Heading2"/>
      </w:pPr>
      <w:r>
        <w:t xml:space="preserve">Variant Discovery </w:t>
      </w:r>
    </w:p>
    <w:p w14:paraId="7FF2E586" w14:textId="77777777" w:rsidR="009F4EEE" w:rsidRDefault="009F4EEE" w:rsidP="009F4EEE">
      <w:r>
        <w:t>TBD</w:t>
      </w:r>
    </w:p>
    <w:p w14:paraId="245C455C" w14:textId="77777777" w:rsidR="009F4EEE" w:rsidRPr="00241137" w:rsidRDefault="009F4EEE" w:rsidP="009F4EEE"/>
    <w:p w14:paraId="02DDAD39" w14:textId="77777777" w:rsidR="009F4EEE" w:rsidRDefault="009F4EEE" w:rsidP="009F4EEE"/>
    <w:p w14:paraId="0D4B0C2C" w14:textId="77777777" w:rsidR="009F4EEE" w:rsidRDefault="009F4EEE" w:rsidP="009F4EEE">
      <w:pPr>
        <w:pStyle w:val="Heading2"/>
      </w:pPr>
      <w:r>
        <w:t>Troubleshoot</w:t>
      </w:r>
    </w:p>
    <w:p w14:paraId="131EAAC3" w14:textId="77777777" w:rsidR="009F4EEE" w:rsidRDefault="009F4EEE" w:rsidP="009F4EEE">
      <w:pPr>
        <w:pStyle w:val="ListBullet"/>
      </w:pPr>
      <w:r w:rsidRPr="008D6F91">
        <w:t>SAM file doesn't have any read groups defined in the header.  The GATK no longer supports SAM files without read groups</w:t>
      </w:r>
    </w:p>
    <w:p w14:paraId="1A89BCD8" w14:textId="77777777" w:rsidR="009F4EEE" w:rsidRDefault="009F4EEE" w:rsidP="009F4EEE">
      <w:pPr>
        <w:pStyle w:val="ListBullet"/>
        <w:numPr>
          <w:ilvl w:val="0"/>
          <w:numId w:val="0"/>
        </w:numPr>
      </w:pPr>
    </w:p>
    <w:p w14:paraId="311E7609" w14:textId="77777777" w:rsidR="009F4EEE" w:rsidRDefault="009F4EEE" w:rsidP="009F4EEE">
      <w:pPr>
        <w:pStyle w:val="ListBullet"/>
        <w:numPr>
          <w:ilvl w:val="0"/>
          <w:numId w:val="0"/>
        </w:numPr>
        <w:pBdr>
          <w:top w:val="single" w:sz="4" w:space="1" w:color="auto"/>
          <w:left w:val="single" w:sz="4" w:space="4" w:color="auto"/>
          <w:bottom w:val="single" w:sz="4" w:space="1" w:color="auto"/>
          <w:right w:val="single" w:sz="4" w:space="4" w:color="auto"/>
        </w:pBdr>
      </w:pPr>
      <w:r>
        <w:t xml:space="preserve">Many GATK algorithms needs information that certain </w:t>
      </w:r>
      <w:proofErr w:type="gramStart"/>
      <w:r>
        <w:t>reads</w:t>
      </w:r>
      <w:proofErr w:type="gramEnd"/>
      <w:r>
        <w:t xml:space="preserve"> are sequenced together as these algorithms try to compensate the variation from one sequencing to the next. A read group, or RG, provides this information. Reads in the same read group </w:t>
      </w:r>
      <w:proofErr w:type="gramStart"/>
      <w:r>
        <w:t>are assumed to be sequenced</w:t>
      </w:r>
      <w:proofErr w:type="gramEnd"/>
      <w:r>
        <w:t xml:space="preserve"> on one lane. (</w:t>
      </w:r>
      <w:hyperlink r:id="rId43" w:history="1">
        <w:proofErr w:type="gramStart"/>
        <w:r w:rsidRPr="00765DD9">
          <w:rPr>
            <w:rStyle w:val="Hyperlink"/>
          </w:rPr>
          <w:t>ref</w:t>
        </w:r>
        <w:proofErr w:type="gramEnd"/>
      </w:hyperlink>
      <w:r>
        <w:t>)</w:t>
      </w:r>
    </w:p>
    <w:p w14:paraId="78A30501" w14:textId="77777777" w:rsidR="009F4EEE" w:rsidRDefault="009F4EEE" w:rsidP="009F4EEE">
      <w:pPr>
        <w:pStyle w:val="ListBullet"/>
        <w:numPr>
          <w:ilvl w:val="0"/>
          <w:numId w:val="0"/>
        </w:numPr>
        <w:pBdr>
          <w:top w:val="single" w:sz="4" w:space="1" w:color="auto"/>
          <w:left w:val="single" w:sz="4" w:space="4" w:color="auto"/>
          <w:bottom w:val="single" w:sz="4" w:space="1" w:color="auto"/>
          <w:right w:val="single" w:sz="4" w:space="4" w:color="auto"/>
        </w:pBdr>
      </w:pPr>
    </w:p>
    <w:p w14:paraId="2103F5BB" w14:textId="77777777" w:rsidR="009F4EEE" w:rsidRDefault="009F4EEE" w:rsidP="009F4EEE">
      <w:pPr>
        <w:pStyle w:val="ListBullet"/>
        <w:numPr>
          <w:ilvl w:val="0"/>
          <w:numId w:val="0"/>
        </w:numPr>
        <w:pBdr>
          <w:top w:val="single" w:sz="4" w:space="1" w:color="auto"/>
          <w:left w:val="single" w:sz="4" w:space="4" w:color="auto"/>
          <w:bottom w:val="single" w:sz="4" w:space="1" w:color="auto"/>
          <w:right w:val="single" w:sz="4" w:space="4" w:color="auto"/>
        </w:pBdr>
      </w:pPr>
      <w:r>
        <w:t xml:space="preserve">Implementation: </w:t>
      </w:r>
      <w:r w:rsidRPr="00BC654F">
        <w:rPr>
          <w:b/>
        </w:rPr>
        <w:t>add_read_group</w:t>
      </w:r>
      <w:r>
        <w:rPr>
          <w:b/>
        </w:rPr>
        <w:t>s</w:t>
      </w:r>
      <w:r w:rsidRPr="00BC654F">
        <w:rPr>
          <w:b/>
        </w:rPr>
        <w:t>.sh</w:t>
      </w:r>
      <w:r>
        <w:t xml:space="preserve"> to add read group.</w:t>
      </w:r>
    </w:p>
    <w:p w14:paraId="2FF6DAA1" w14:textId="77777777" w:rsidR="009F4EEE" w:rsidRDefault="009F4EEE" w:rsidP="009F4EEE">
      <w:pPr>
        <w:pStyle w:val="ListBullet"/>
        <w:numPr>
          <w:ilvl w:val="0"/>
          <w:numId w:val="0"/>
        </w:numPr>
        <w:pBdr>
          <w:top w:val="single" w:sz="4" w:space="1" w:color="auto"/>
          <w:left w:val="single" w:sz="4" w:space="4" w:color="auto"/>
          <w:bottom w:val="single" w:sz="4" w:space="1" w:color="auto"/>
          <w:right w:val="single" w:sz="4" w:space="4" w:color="auto"/>
        </w:pBdr>
      </w:pPr>
      <w:r>
        <w:t xml:space="preserve">Click </w:t>
      </w:r>
      <w:hyperlink r:id="rId44" w:history="1">
        <w:r w:rsidRPr="00BC654F">
          <w:rPr>
            <w:rStyle w:val="Hyperlink"/>
          </w:rPr>
          <w:t>here</w:t>
        </w:r>
      </w:hyperlink>
      <w:r>
        <w:t xml:space="preserve"> to know more about how to fix a badly formatted BAM.</w:t>
      </w:r>
    </w:p>
    <w:p w14:paraId="2C2E2835" w14:textId="77777777" w:rsidR="009F4EEE" w:rsidRDefault="009F4EEE" w:rsidP="009F4EEE">
      <w:pPr>
        <w:pStyle w:val="ListBullet"/>
        <w:numPr>
          <w:ilvl w:val="0"/>
          <w:numId w:val="0"/>
        </w:numPr>
        <w:pBdr>
          <w:top w:val="single" w:sz="4" w:space="1" w:color="auto"/>
          <w:left w:val="single" w:sz="4" w:space="4" w:color="auto"/>
          <w:bottom w:val="single" w:sz="4" w:space="1" w:color="auto"/>
          <w:right w:val="single" w:sz="4" w:space="4" w:color="auto"/>
        </w:pBdr>
      </w:pPr>
    </w:p>
    <w:p w14:paraId="01C94B4E" w14:textId="77777777" w:rsidR="009F4EEE" w:rsidRPr="008D6F91" w:rsidRDefault="009F4EEE" w:rsidP="009F4EEE">
      <w:pPr>
        <w:pStyle w:val="ListBullet"/>
        <w:numPr>
          <w:ilvl w:val="0"/>
          <w:numId w:val="0"/>
        </w:numPr>
        <w:pBdr>
          <w:top w:val="single" w:sz="4" w:space="1" w:color="auto"/>
          <w:left w:val="single" w:sz="4" w:space="4" w:color="auto"/>
          <w:bottom w:val="single" w:sz="4" w:space="1" w:color="auto"/>
          <w:right w:val="single" w:sz="4" w:space="4" w:color="auto"/>
        </w:pBdr>
      </w:pPr>
      <w:r>
        <w:t>TODO: add batch functionality to</w:t>
      </w:r>
      <w:r w:rsidRPr="008B7BF7">
        <w:rPr>
          <w:b/>
        </w:rPr>
        <w:t xml:space="preserve"> </w:t>
      </w:r>
      <w:r w:rsidRPr="00BC654F">
        <w:rPr>
          <w:b/>
        </w:rPr>
        <w:t>add_read_group</w:t>
      </w:r>
      <w:r>
        <w:rPr>
          <w:b/>
        </w:rPr>
        <w:t>s</w:t>
      </w:r>
      <w:r w:rsidRPr="00BC654F">
        <w:rPr>
          <w:b/>
        </w:rPr>
        <w:t>.sh</w:t>
      </w:r>
    </w:p>
    <w:p w14:paraId="225A9ED8" w14:textId="77777777" w:rsidR="009F4EEE" w:rsidRPr="00E700BE" w:rsidRDefault="009F4EEE" w:rsidP="009F4EEE"/>
    <w:p w14:paraId="098C7E18" w14:textId="77777777" w:rsidR="009F4EEE" w:rsidRDefault="009F4EEE" w:rsidP="009F4EEE"/>
    <w:p w14:paraId="6DCE1CFB" w14:textId="77777777" w:rsidR="009F4EEE" w:rsidRDefault="009F4EEE" w:rsidP="009F4EEE">
      <w:pPr>
        <w:pStyle w:val="ListBullet"/>
      </w:pPr>
      <w:r w:rsidRPr="004C6CC6">
        <w:t>Input files</w:t>
      </w:r>
      <w:r>
        <w:t xml:space="preserve"> </w:t>
      </w:r>
      <w:r w:rsidRPr="004C6CC6">
        <w:t xml:space="preserve">reads and </w:t>
      </w:r>
      <w:proofErr w:type="gramStart"/>
      <w:r w:rsidRPr="004C6CC6">
        <w:t>reference have</w:t>
      </w:r>
      <w:proofErr w:type="gramEnd"/>
      <w:r w:rsidRPr="004C6CC6">
        <w:t xml:space="preserve"> incompatible </w:t>
      </w:r>
      <w:proofErr w:type="spellStart"/>
      <w:r w:rsidRPr="004C6CC6">
        <w:t>contigs</w:t>
      </w:r>
      <w:proofErr w:type="spellEnd"/>
      <w:r w:rsidRPr="004C6CC6">
        <w:t xml:space="preserve">: Relative ordering of overlapping </w:t>
      </w:r>
      <w:proofErr w:type="spellStart"/>
      <w:r w:rsidRPr="004C6CC6">
        <w:t>contigs</w:t>
      </w:r>
      <w:proofErr w:type="spellEnd"/>
      <w:r w:rsidRPr="004C6CC6">
        <w:t xml:space="preserve"> differs, which is unsafe.</w:t>
      </w:r>
    </w:p>
    <w:p w14:paraId="173AC737" w14:textId="77777777" w:rsidR="009F4EEE" w:rsidRDefault="009F4EEE" w:rsidP="009F4EEE">
      <w:pPr>
        <w:pStyle w:val="ListBullet"/>
        <w:numPr>
          <w:ilvl w:val="0"/>
          <w:numId w:val="0"/>
        </w:numPr>
        <w:ind w:left="360" w:hanging="360"/>
      </w:pPr>
    </w:p>
    <w:p w14:paraId="44F95089" w14:textId="77777777" w:rsidR="009F4EEE" w:rsidRDefault="009F4EEE" w:rsidP="009F4EEE">
      <w:pPr>
        <w:pStyle w:val="ListBullet"/>
        <w:numPr>
          <w:ilvl w:val="0"/>
          <w:numId w:val="0"/>
        </w:numPr>
        <w:pBdr>
          <w:top w:val="single" w:sz="4" w:space="1" w:color="auto"/>
          <w:left w:val="single" w:sz="4" w:space="4" w:color="auto"/>
          <w:bottom w:val="single" w:sz="4" w:space="1" w:color="auto"/>
          <w:right w:val="single" w:sz="4" w:space="4" w:color="auto"/>
        </w:pBdr>
        <w:ind w:left="360" w:hanging="360"/>
      </w:pPr>
      <w:r>
        <w:t xml:space="preserve">Solution: reorder the </w:t>
      </w:r>
      <w:proofErr w:type="spellStart"/>
      <w:r>
        <w:t>sam</w:t>
      </w:r>
      <w:proofErr w:type="spellEnd"/>
      <w:r>
        <w:t xml:space="preserve">/bam file with </w:t>
      </w:r>
      <w:proofErr w:type="spellStart"/>
      <w:r>
        <w:t>picard</w:t>
      </w:r>
      <w:proofErr w:type="spellEnd"/>
      <w:r>
        <w:t>/</w:t>
      </w:r>
      <w:proofErr w:type="spellStart"/>
      <w:r>
        <w:t>ReorderSam</w:t>
      </w:r>
      <w:proofErr w:type="spellEnd"/>
      <w:r>
        <w:t>. (</w:t>
      </w:r>
      <w:hyperlink r:id="rId45" w:history="1">
        <w:proofErr w:type="gramStart"/>
        <w:r w:rsidRPr="004C6CC6">
          <w:rPr>
            <w:rStyle w:val="Hyperlink"/>
          </w:rPr>
          <w:t>ref</w:t>
        </w:r>
        <w:proofErr w:type="gramEnd"/>
      </w:hyperlink>
      <w:r>
        <w:t xml:space="preserve">, </w:t>
      </w:r>
      <w:hyperlink r:id="rId46" w:anchor="ReorderSam" w:history="1">
        <w:r w:rsidRPr="004C6CC6">
          <w:rPr>
            <w:rStyle w:val="Hyperlink"/>
          </w:rPr>
          <w:t>help</w:t>
        </w:r>
      </w:hyperlink>
      <w:r>
        <w:t>)</w:t>
      </w:r>
    </w:p>
    <w:p w14:paraId="2B938385" w14:textId="77777777" w:rsidR="009F4EEE" w:rsidRDefault="009F4EEE" w:rsidP="009F4EEE">
      <w:pPr>
        <w:pStyle w:val="ListBullet"/>
        <w:numPr>
          <w:ilvl w:val="0"/>
          <w:numId w:val="0"/>
        </w:numPr>
        <w:pBdr>
          <w:top w:val="single" w:sz="4" w:space="1" w:color="auto"/>
          <w:left w:val="single" w:sz="4" w:space="4" w:color="auto"/>
          <w:bottom w:val="single" w:sz="4" w:space="1" w:color="auto"/>
          <w:right w:val="single" w:sz="4" w:space="4" w:color="auto"/>
        </w:pBdr>
        <w:ind w:left="360" w:hanging="360"/>
        <w:rPr>
          <w:b/>
        </w:rPr>
      </w:pPr>
      <w:r>
        <w:t xml:space="preserve">Implementation: </w:t>
      </w:r>
      <w:r w:rsidRPr="00076CCB">
        <w:rPr>
          <w:b/>
        </w:rPr>
        <w:t>reorder_sam.sh</w:t>
      </w:r>
    </w:p>
    <w:p w14:paraId="5529406F" w14:textId="77777777" w:rsidR="009F4EEE" w:rsidRPr="008B7BF7" w:rsidRDefault="009F4EEE" w:rsidP="009F4EEE">
      <w:pPr>
        <w:pStyle w:val="ListBullet"/>
        <w:numPr>
          <w:ilvl w:val="0"/>
          <w:numId w:val="0"/>
        </w:numPr>
        <w:pBdr>
          <w:top w:val="single" w:sz="4" w:space="1" w:color="auto"/>
          <w:left w:val="single" w:sz="4" w:space="4" w:color="auto"/>
          <w:bottom w:val="single" w:sz="4" w:space="1" w:color="auto"/>
          <w:right w:val="single" w:sz="4" w:space="4" w:color="auto"/>
        </w:pBdr>
        <w:ind w:left="360" w:hanging="360"/>
      </w:pPr>
      <w:r>
        <w:t xml:space="preserve">TODO: add batch functionality to reoder_sam.sh </w:t>
      </w:r>
    </w:p>
    <w:p w14:paraId="2A99C83A" w14:textId="77777777" w:rsidR="009F4EEE" w:rsidRPr="00076CCB" w:rsidRDefault="009F4EEE" w:rsidP="009F4EEE">
      <w:pPr>
        <w:pStyle w:val="ListBullet"/>
        <w:numPr>
          <w:ilvl w:val="0"/>
          <w:numId w:val="0"/>
        </w:numPr>
        <w:ind w:left="360" w:hanging="360"/>
        <w:rPr>
          <w:b/>
        </w:rPr>
      </w:pPr>
    </w:p>
    <w:p w14:paraId="68A3341B" w14:textId="77777777" w:rsidR="009F4EEE" w:rsidRDefault="009F4EEE" w:rsidP="009F4EEE"/>
    <w:p w14:paraId="4ABA13D3" w14:textId="3A2DFF0C" w:rsidR="009F4EEE" w:rsidRDefault="009F4EEE" w:rsidP="009F4EEE"/>
    <w:p w14:paraId="67489175" w14:textId="77777777" w:rsidR="00087FF5" w:rsidRDefault="00087FF5" w:rsidP="00087FF5">
      <w:pPr>
        <w:pStyle w:val="Heading1"/>
      </w:pPr>
      <w:proofErr w:type="spellStart"/>
      <w:r>
        <w:t>FastQ</w:t>
      </w:r>
      <w:proofErr w:type="spellEnd"/>
      <w:r>
        <w:t xml:space="preserve"> Quality Control: </w:t>
      </w:r>
    </w:p>
    <w:p w14:paraId="66013328" w14:textId="77777777" w:rsidR="00087FF5" w:rsidRDefault="00087FF5" w:rsidP="00087FF5">
      <w:r>
        <w:t xml:space="preserve">First, let us check the quality of the sequencing result using fastQC. </w:t>
      </w:r>
    </w:p>
    <w:p w14:paraId="571476D2" w14:textId="77777777" w:rsidR="00087FF5" w:rsidRDefault="00087FF5" w:rsidP="00087FF5"/>
    <w:p w14:paraId="471F48B4" w14:textId="77777777" w:rsidR="00087FF5" w:rsidRDefault="00087FF5" w:rsidP="00087FF5">
      <w:pPr>
        <w:rPr>
          <w:rStyle w:val="HTMLCode"/>
          <w:rFonts w:ascii="Cambria" w:hAnsi="Cambria" w:cs="Times New Roman"/>
        </w:rPr>
      </w:pPr>
      <w:r>
        <w:t>Let’s say your file is located in &lt;</w:t>
      </w:r>
      <w:proofErr w:type="spellStart"/>
      <w:r>
        <w:t>input_directory</w:t>
      </w:r>
      <w:proofErr w:type="spellEnd"/>
      <w:r>
        <w:t xml:space="preserve">&gt;. </w:t>
      </w:r>
      <w:r>
        <w:rPr>
          <w:rStyle w:val="HTMLCode"/>
          <w:rFonts w:ascii="Cambria" w:hAnsi="Cambria" w:cs="Times New Roman"/>
        </w:rPr>
        <w:t xml:space="preserve">To make our life easier, let’s create an atlas. </w:t>
      </w:r>
    </w:p>
    <w:p w14:paraId="1635093E" w14:textId="77777777" w:rsidR="00087FF5" w:rsidRDefault="00087FF5" w:rsidP="00087FF5">
      <w:pPr>
        <w:rPr>
          <w:rStyle w:val="HTMLCode"/>
          <w:rFonts w:ascii="Cambria" w:hAnsi="Cambria" w:cs="Times New Roman"/>
        </w:rPr>
      </w:pPr>
    </w:p>
    <w:p w14:paraId="0BB05FED" w14:textId="77777777" w:rsidR="00087FF5" w:rsidRPr="007C399C" w:rsidRDefault="00087FF5" w:rsidP="00087FF5">
      <w:pPr>
        <w:pBdr>
          <w:top w:val="single" w:sz="4" w:space="1" w:color="auto"/>
          <w:left w:val="single" w:sz="4" w:space="4" w:color="auto"/>
          <w:bottom w:val="single" w:sz="4" w:space="1" w:color="auto"/>
          <w:right w:val="single" w:sz="4" w:space="4" w:color="auto"/>
        </w:pBdr>
        <w:rPr>
          <w:i/>
        </w:rPr>
      </w:pPr>
      <w:proofErr w:type="gramStart"/>
      <w:r w:rsidRPr="007C399C">
        <w:rPr>
          <w:rStyle w:val="HTMLCode"/>
          <w:rFonts w:ascii="Cambria" w:hAnsi="Cambria" w:cs="Times New Roman"/>
          <w:i/>
        </w:rPr>
        <w:t>in</w:t>
      </w:r>
      <w:proofErr w:type="gramEnd"/>
      <w:r w:rsidRPr="007C399C">
        <w:rPr>
          <w:rStyle w:val="HTMLCode"/>
          <w:rFonts w:ascii="Cambria" w:hAnsi="Cambria" w:cs="Times New Roman"/>
          <w:i/>
        </w:rPr>
        <w:t>=</w:t>
      </w:r>
      <w:r w:rsidRPr="007C399C">
        <w:rPr>
          <w:i/>
        </w:rPr>
        <w:t>&lt;</w:t>
      </w:r>
      <w:proofErr w:type="spellStart"/>
      <w:r w:rsidRPr="007C399C">
        <w:rPr>
          <w:i/>
        </w:rPr>
        <w:t>input_directory</w:t>
      </w:r>
      <w:proofErr w:type="spellEnd"/>
      <w:r w:rsidRPr="007C399C">
        <w:rPr>
          <w:i/>
        </w:rPr>
        <w:t>&gt;</w:t>
      </w:r>
    </w:p>
    <w:p w14:paraId="085CB6C1" w14:textId="77777777" w:rsidR="00087FF5" w:rsidRDefault="00087FF5" w:rsidP="00087FF5">
      <w:pPr>
        <w:pBdr>
          <w:top w:val="single" w:sz="4" w:space="1" w:color="auto"/>
          <w:left w:val="single" w:sz="4" w:space="4" w:color="auto"/>
          <w:bottom w:val="single" w:sz="4" w:space="1" w:color="auto"/>
          <w:right w:val="single" w:sz="4" w:space="4" w:color="auto"/>
        </w:pBdr>
        <w:rPr>
          <w:rStyle w:val="HTMLCode"/>
          <w:rFonts w:ascii="Cambria" w:hAnsi="Cambria" w:cs="Times New Roman"/>
          <w:i/>
        </w:rPr>
      </w:pPr>
      <w:proofErr w:type="gramStart"/>
      <w:r w:rsidRPr="007C399C">
        <w:rPr>
          <w:rStyle w:val="HTMLCode"/>
          <w:rFonts w:ascii="Cambria" w:hAnsi="Cambria" w:cs="Times New Roman"/>
          <w:i/>
        </w:rPr>
        <w:t>out</w:t>
      </w:r>
      <w:proofErr w:type="gramEnd"/>
      <w:r w:rsidRPr="007C399C">
        <w:rPr>
          <w:rStyle w:val="HTMLCode"/>
          <w:rFonts w:ascii="Cambria" w:hAnsi="Cambria" w:cs="Times New Roman"/>
          <w:i/>
        </w:rPr>
        <w:t>=&lt;</w:t>
      </w:r>
      <w:proofErr w:type="spellStart"/>
      <w:r w:rsidRPr="007C399C">
        <w:rPr>
          <w:rStyle w:val="HTMLCode"/>
          <w:rFonts w:ascii="Cambria" w:hAnsi="Cambria" w:cs="Times New Roman"/>
          <w:i/>
        </w:rPr>
        <w:t>output_directory</w:t>
      </w:r>
      <w:proofErr w:type="spellEnd"/>
      <w:r w:rsidRPr="007C399C">
        <w:rPr>
          <w:rStyle w:val="HTMLCode"/>
          <w:rFonts w:ascii="Cambria" w:hAnsi="Cambria" w:cs="Times New Roman"/>
          <w:i/>
        </w:rPr>
        <w:t>&gt;</w:t>
      </w:r>
    </w:p>
    <w:p w14:paraId="67DBD1AB" w14:textId="77777777" w:rsidR="00087FF5" w:rsidRPr="00A77D57" w:rsidRDefault="00087FF5" w:rsidP="00087FF5">
      <w:pPr>
        <w:rPr>
          <w:rStyle w:val="HTMLCode"/>
          <w:rFonts w:ascii="Cambria" w:hAnsi="Cambria" w:cs="Times New Roman"/>
          <w:i/>
        </w:rPr>
      </w:pPr>
    </w:p>
    <w:p w14:paraId="770778DD" w14:textId="77777777" w:rsidR="00087FF5" w:rsidRDefault="00087FF5" w:rsidP="00087FF5">
      <w:pPr>
        <w:rPr>
          <w:rStyle w:val="HTMLCode"/>
          <w:rFonts w:ascii="Cambria" w:hAnsi="Cambria" w:cs="Times New Roman"/>
        </w:rPr>
      </w:pPr>
      <w:r>
        <w:rPr>
          <w:rStyle w:val="HTMLCode"/>
          <w:rFonts w:ascii="Cambria" w:hAnsi="Cambria" w:cs="Times New Roman"/>
        </w:rPr>
        <w:t xml:space="preserve">To run fastQC, first let us load the module (I’m on a cluster, but you can also download fastQC from </w:t>
      </w:r>
      <w:hyperlink r:id="rId47" w:history="1">
        <w:r w:rsidRPr="00587974">
          <w:rPr>
            <w:rStyle w:val="Hyperlink"/>
            <w:rFonts w:ascii="Cambria" w:hAnsi="Cambria" w:cs="Times New Roman"/>
          </w:rPr>
          <w:t>here</w:t>
        </w:r>
      </w:hyperlink>
      <w:r>
        <w:rPr>
          <w:rStyle w:val="HTMLCode"/>
          <w:rFonts w:ascii="Cambria" w:hAnsi="Cambria" w:cs="Times New Roman"/>
        </w:rPr>
        <w:t xml:space="preserve">. </w:t>
      </w:r>
    </w:p>
    <w:p w14:paraId="74B4BE21" w14:textId="77777777" w:rsidR="00087FF5" w:rsidRDefault="00087FF5" w:rsidP="00087FF5">
      <w:pPr>
        <w:rPr>
          <w:rStyle w:val="HTMLCode"/>
          <w:rFonts w:ascii="Cambria" w:hAnsi="Cambria" w:cs="Times New Roman"/>
        </w:rPr>
      </w:pPr>
    </w:p>
    <w:p w14:paraId="54EEDDF7" w14:textId="77777777" w:rsidR="00087FF5" w:rsidRDefault="00087FF5" w:rsidP="00087FF5">
      <w:pPr>
        <w:pBdr>
          <w:top w:val="single" w:sz="4" w:space="1" w:color="auto"/>
          <w:left w:val="single" w:sz="4" w:space="4" w:color="auto"/>
          <w:bottom w:val="single" w:sz="4" w:space="1" w:color="auto"/>
          <w:right w:val="single" w:sz="4" w:space="4" w:color="auto"/>
        </w:pBdr>
        <w:rPr>
          <w:rStyle w:val="HTMLCode"/>
          <w:rFonts w:ascii="Cambria" w:hAnsi="Cambria" w:cs="Times New Roman"/>
          <w:i/>
        </w:rPr>
      </w:pPr>
      <w:proofErr w:type="gramStart"/>
      <w:r>
        <w:rPr>
          <w:rStyle w:val="HTMLCode"/>
          <w:rFonts w:ascii="Cambria" w:hAnsi="Cambria" w:cs="Times New Roman"/>
          <w:i/>
        </w:rPr>
        <w:t>module</w:t>
      </w:r>
      <w:proofErr w:type="gramEnd"/>
      <w:r>
        <w:rPr>
          <w:rStyle w:val="HTMLCode"/>
          <w:rFonts w:ascii="Cambria" w:hAnsi="Cambria" w:cs="Times New Roman"/>
          <w:i/>
        </w:rPr>
        <w:t xml:space="preserve"> load </w:t>
      </w:r>
      <w:proofErr w:type="spellStart"/>
      <w:r w:rsidRPr="00587974">
        <w:rPr>
          <w:rStyle w:val="HTMLCode"/>
          <w:rFonts w:ascii="Cambria" w:hAnsi="Cambria" w:cs="Times New Roman"/>
          <w:i/>
        </w:rPr>
        <w:t>fastqc</w:t>
      </w:r>
      <w:proofErr w:type="spellEnd"/>
      <w:r w:rsidRPr="00587974">
        <w:rPr>
          <w:rStyle w:val="HTMLCode"/>
          <w:rFonts w:ascii="Cambria" w:hAnsi="Cambria" w:cs="Times New Roman"/>
          <w:i/>
        </w:rPr>
        <w:t>/0.1</w:t>
      </w:r>
      <w:r>
        <w:rPr>
          <w:rStyle w:val="HTMLCode"/>
          <w:rFonts w:ascii="Cambria" w:hAnsi="Cambria" w:cs="Times New Roman"/>
          <w:i/>
        </w:rPr>
        <w:t>1.2</w:t>
      </w:r>
    </w:p>
    <w:p w14:paraId="6AC62ECF" w14:textId="77777777" w:rsidR="00087FF5" w:rsidRDefault="00087FF5" w:rsidP="00087FF5">
      <w:pPr>
        <w:rPr>
          <w:rStyle w:val="HTMLCode"/>
          <w:rFonts w:ascii="Cambria" w:hAnsi="Cambria" w:cs="Times New Roman"/>
          <w:i/>
        </w:rPr>
      </w:pPr>
    </w:p>
    <w:p w14:paraId="4FFEB27C" w14:textId="77777777" w:rsidR="00087FF5" w:rsidRDefault="00087FF5" w:rsidP="00087FF5">
      <w:pPr>
        <w:rPr>
          <w:rFonts w:ascii="Cambria" w:hAnsi="Cambria"/>
        </w:rPr>
      </w:pPr>
      <w:r>
        <w:rPr>
          <w:rFonts w:ascii="Cambria" w:hAnsi="Cambria"/>
        </w:rPr>
        <w:t xml:space="preserve">To run, type: </w:t>
      </w:r>
    </w:p>
    <w:p w14:paraId="79121F7A" w14:textId="77777777" w:rsidR="00087FF5" w:rsidRDefault="00087FF5" w:rsidP="00087FF5">
      <w:pPr>
        <w:rPr>
          <w:rFonts w:ascii="Cambria" w:hAnsi="Cambria"/>
        </w:rPr>
      </w:pPr>
    </w:p>
    <w:p w14:paraId="474E82C2" w14:textId="77777777" w:rsidR="00087FF5" w:rsidRDefault="00087FF5" w:rsidP="00087FF5">
      <w:pPr>
        <w:pBdr>
          <w:top w:val="single" w:sz="4" w:space="1" w:color="auto"/>
          <w:left w:val="single" w:sz="4" w:space="4" w:color="auto"/>
          <w:bottom w:val="single" w:sz="4" w:space="1" w:color="auto"/>
          <w:right w:val="single" w:sz="4" w:space="4" w:color="auto"/>
        </w:pBdr>
        <w:rPr>
          <w:rFonts w:ascii="Cambria" w:hAnsi="Cambria"/>
          <w:i/>
        </w:rPr>
      </w:pPr>
      <w:proofErr w:type="spellStart"/>
      <w:proofErr w:type="gramStart"/>
      <w:r>
        <w:rPr>
          <w:rFonts w:ascii="Cambria" w:hAnsi="Cambria"/>
          <w:i/>
        </w:rPr>
        <w:t>fastqc</w:t>
      </w:r>
      <w:proofErr w:type="spellEnd"/>
      <w:proofErr w:type="gramEnd"/>
      <w:r>
        <w:rPr>
          <w:rFonts w:ascii="Cambria" w:hAnsi="Cambria"/>
          <w:i/>
        </w:rPr>
        <w:t xml:space="preserve"> $in/&lt;</w:t>
      </w:r>
      <w:proofErr w:type="spellStart"/>
      <w:r>
        <w:rPr>
          <w:rFonts w:ascii="Cambria" w:hAnsi="Cambria"/>
          <w:i/>
        </w:rPr>
        <w:t>input_file</w:t>
      </w:r>
      <w:proofErr w:type="spellEnd"/>
      <w:r>
        <w:rPr>
          <w:rFonts w:ascii="Cambria" w:hAnsi="Cambria"/>
          <w:i/>
        </w:rPr>
        <w:t>&gt; --</w:t>
      </w:r>
      <w:proofErr w:type="spellStart"/>
      <w:r>
        <w:rPr>
          <w:rFonts w:ascii="Cambria" w:hAnsi="Cambria"/>
          <w:i/>
        </w:rPr>
        <w:t>outdir</w:t>
      </w:r>
      <w:proofErr w:type="spellEnd"/>
      <w:r>
        <w:rPr>
          <w:rFonts w:ascii="Cambria" w:hAnsi="Cambria"/>
          <w:i/>
        </w:rPr>
        <w:t>=$out</w:t>
      </w:r>
    </w:p>
    <w:p w14:paraId="29FB14A2" w14:textId="77777777" w:rsidR="00087FF5" w:rsidRDefault="00087FF5" w:rsidP="00087FF5">
      <w:pPr>
        <w:rPr>
          <w:rFonts w:ascii="Cambria" w:hAnsi="Cambria"/>
          <w:i/>
        </w:rPr>
      </w:pPr>
    </w:p>
    <w:p w14:paraId="2053619F" w14:textId="77777777" w:rsidR="00087FF5" w:rsidRDefault="00087FF5" w:rsidP="00087FF5">
      <w:pPr>
        <w:rPr>
          <w:rFonts w:ascii="Cambria" w:hAnsi="Cambria"/>
        </w:rPr>
      </w:pPr>
      <w:r>
        <w:rPr>
          <w:rFonts w:ascii="Cambria" w:hAnsi="Cambria"/>
        </w:rPr>
        <w:t xml:space="preserve">Now we will have our results in the output directory. The document from </w:t>
      </w:r>
      <w:hyperlink r:id="rId48" w:history="1">
        <w:r w:rsidRPr="003D5D58">
          <w:rPr>
            <w:rStyle w:val="Hyperlink"/>
            <w:rFonts w:ascii="Cambria" w:hAnsi="Cambria"/>
          </w:rPr>
          <w:t>here</w:t>
        </w:r>
      </w:hyperlink>
      <w:r>
        <w:rPr>
          <w:rFonts w:ascii="Cambria" w:hAnsi="Cambria"/>
        </w:rPr>
        <w:t xml:space="preserve"> will help you understand the result.  </w:t>
      </w:r>
    </w:p>
    <w:p w14:paraId="39D4D147" w14:textId="77777777" w:rsidR="00087FF5" w:rsidRDefault="00087FF5" w:rsidP="00087FF5">
      <w:pPr>
        <w:rPr>
          <w:rFonts w:ascii="Cambria" w:hAnsi="Cambria"/>
        </w:rPr>
      </w:pPr>
    </w:p>
    <w:p w14:paraId="346D5355" w14:textId="77777777" w:rsidR="00087FF5" w:rsidRDefault="00087FF5" w:rsidP="00087FF5">
      <w:pPr>
        <w:pStyle w:val="ListBullet"/>
      </w:pPr>
      <w:r>
        <w:t xml:space="preserve">Batch implementation: </w:t>
      </w:r>
      <w:r w:rsidRPr="0005643A">
        <w:rPr>
          <w:b/>
        </w:rPr>
        <w:t>run_fastqc.sh</w:t>
      </w:r>
      <w:r>
        <w:t xml:space="preserve"> </w:t>
      </w:r>
    </w:p>
    <w:p w14:paraId="6122A2BE" w14:textId="0DEB18B3" w:rsidR="00087FF5" w:rsidRDefault="00AE12BE" w:rsidP="00087FF5">
      <w:pPr>
        <w:pStyle w:val="Heading2"/>
      </w:pPr>
      <w:r>
        <w:t>Adapters Trimming</w:t>
      </w:r>
    </w:p>
    <w:p w14:paraId="08CA3C14" w14:textId="77777777" w:rsidR="00087FF5" w:rsidRPr="001A0240" w:rsidRDefault="00087FF5" w:rsidP="00087FF5"/>
    <w:p w14:paraId="516F71B4" w14:textId="77777777" w:rsidR="00087FF5" w:rsidRDefault="00087FF5" w:rsidP="00087FF5">
      <w:pPr>
        <w:rPr>
          <w:rFonts w:ascii="Cambria" w:hAnsi="Cambria"/>
        </w:rPr>
      </w:pPr>
      <w:proofErr w:type="gramStart"/>
      <w:r>
        <w:rPr>
          <w:rFonts w:ascii="Cambria" w:hAnsi="Cambria"/>
        </w:rPr>
        <w:t>If you see adaptor contamination especially towards the end.</w:t>
      </w:r>
      <w:proofErr w:type="gramEnd"/>
      <w:r>
        <w:rPr>
          <w:rFonts w:ascii="Cambria" w:hAnsi="Cambria"/>
        </w:rPr>
        <w:t xml:space="preserve"> This is because if you template is not long enough, the adapter sequences will be sequences right after the template ends. If this is the case, we will need to cut the </w:t>
      </w:r>
      <w:proofErr w:type="spellStart"/>
      <w:r>
        <w:rPr>
          <w:rFonts w:ascii="Cambria" w:hAnsi="Cambria"/>
        </w:rPr>
        <w:t>adatpters</w:t>
      </w:r>
      <w:proofErr w:type="spellEnd"/>
      <w:r>
        <w:rPr>
          <w:rFonts w:ascii="Cambria" w:hAnsi="Cambria"/>
        </w:rPr>
        <w:t xml:space="preserve"> with </w:t>
      </w:r>
      <w:proofErr w:type="spellStart"/>
      <w:r>
        <w:rPr>
          <w:rFonts w:ascii="Cambria" w:hAnsi="Cambria"/>
        </w:rPr>
        <w:t>cutadapt</w:t>
      </w:r>
      <w:proofErr w:type="spellEnd"/>
      <w:r>
        <w:rPr>
          <w:rFonts w:ascii="Cambria" w:hAnsi="Cambria"/>
        </w:rPr>
        <w:t xml:space="preserve">. </w:t>
      </w:r>
    </w:p>
    <w:p w14:paraId="3B69E733" w14:textId="77777777" w:rsidR="00087FF5" w:rsidRDefault="00087FF5" w:rsidP="00087FF5">
      <w:pPr>
        <w:rPr>
          <w:rFonts w:ascii="Cambria" w:hAnsi="Cambria"/>
        </w:rPr>
      </w:pPr>
    </w:p>
    <w:p w14:paraId="68D75D13" w14:textId="77777777" w:rsidR="00087FF5" w:rsidRDefault="00087FF5" w:rsidP="00087FF5">
      <w:pPr>
        <w:rPr>
          <w:rFonts w:ascii="Cambria" w:hAnsi="Cambria"/>
        </w:rPr>
      </w:pPr>
      <w:r>
        <w:rPr>
          <w:rFonts w:ascii="Cambria" w:hAnsi="Cambria"/>
        </w:rPr>
        <w:t xml:space="preserve">If you don’t have </w:t>
      </w:r>
      <w:proofErr w:type="spellStart"/>
      <w:r>
        <w:rPr>
          <w:rFonts w:ascii="Cambria" w:hAnsi="Cambria"/>
        </w:rPr>
        <w:t>cutadapt</w:t>
      </w:r>
      <w:proofErr w:type="spellEnd"/>
      <w:r>
        <w:rPr>
          <w:rFonts w:ascii="Cambria" w:hAnsi="Cambria"/>
        </w:rPr>
        <w:t xml:space="preserve">, install using:  </w:t>
      </w:r>
    </w:p>
    <w:p w14:paraId="291AA208" w14:textId="77777777" w:rsidR="00087FF5" w:rsidRDefault="00087FF5" w:rsidP="00087FF5">
      <w:pPr>
        <w:rPr>
          <w:rFonts w:ascii="Cambria" w:hAnsi="Cambria"/>
        </w:rPr>
      </w:pPr>
    </w:p>
    <w:p w14:paraId="7DC6D79B" w14:textId="77777777" w:rsidR="00087FF5" w:rsidRDefault="00087FF5" w:rsidP="00087FF5">
      <w:pPr>
        <w:pBdr>
          <w:top w:val="single" w:sz="4" w:space="1" w:color="auto"/>
          <w:left w:val="single" w:sz="4" w:space="4" w:color="auto"/>
          <w:bottom w:val="single" w:sz="4" w:space="1" w:color="auto"/>
          <w:right w:val="single" w:sz="4" w:space="4" w:color="auto"/>
        </w:pBdr>
        <w:rPr>
          <w:rFonts w:ascii="Cambria" w:hAnsi="Cambria"/>
          <w:i/>
        </w:rPr>
      </w:pPr>
      <w:proofErr w:type="gramStart"/>
      <w:r>
        <w:rPr>
          <w:rFonts w:ascii="Cambria" w:hAnsi="Cambria"/>
          <w:i/>
        </w:rPr>
        <w:t>pip</w:t>
      </w:r>
      <w:proofErr w:type="gramEnd"/>
      <w:r>
        <w:rPr>
          <w:rFonts w:ascii="Cambria" w:hAnsi="Cambria"/>
          <w:i/>
        </w:rPr>
        <w:t xml:space="preserve"> install </w:t>
      </w:r>
      <w:proofErr w:type="spellStart"/>
      <w:r>
        <w:rPr>
          <w:rFonts w:ascii="Cambria" w:hAnsi="Cambria"/>
          <w:i/>
        </w:rPr>
        <w:t>cutadapt</w:t>
      </w:r>
      <w:proofErr w:type="spellEnd"/>
    </w:p>
    <w:p w14:paraId="504A592F" w14:textId="77777777" w:rsidR="00087FF5" w:rsidRDefault="00087FF5" w:rsidP="00087FF5">
      <w:pPr>
        <w:rPr>
          <w:rFonts w:ascii="Cambria" w:hAnsi="Cambria"/>
          <w:i/>
        </w:rPr>
      </w:pPr>
    </w:p>
    <w:p w14:paraId="4F4C2DED" w14:textId="77777777" w:rsidR="00087FF5" w:rsidRDefault="00087FF5" w:rsidP="00087FF5">
      <w:pPr>
        <w:rPr>
          <w:rFonts w:ascii="Cambria" w:hAnsi="Cambria"/>
        </w:rPr>
      </w:pPr>
      <w:r>
        <w:rPr>
          <w:rFonts w:ascii="Cambria" w:hAnsi="Cambria"/>
        </w:rPr>
        <w:t xml:space="preserve">To trim </w:t>
      </w:r>
      <w:proofErr w:type="spellStart"/>
      <w:r>
        <w:rPr>
          <w:rFonts w:ascii="Cambria" w:hAnsi="Cambria"/>
        </w:rPr>
        <w:t>illumina</w:t>
      </w:r>
      <w:proofErr w:type="spellEnd"/>
      <w:r>
        <w:rPr>
          <w:rFonts w:ascii="Cambria" w:hAnsi="Cambria"/>
        </w:rPr>
        <w:t xml:space="preserve"> single-ended indexed libraries: </w:t>
      </w:r>
    </w:p>
    <w:p w14:paraId="388AAC5F" w14:textId="77777777" w:rsidR="00087FF5" w:rsidRDefault="00087FF5" w:rsidP="00087FF5">
      <w:pPr>
        <w:rPr>
          <w:rFonts w:ascii="Cambria" w:hAnsi="Cambria"/>
        </w:rPr>
      </w:pPr>
    </w:p>
    <w:p w14:paraId="3B039918" w14:textId="77777777" w:rsidR="00087FF5" w:rsidRPr="008B564C" w:rsidRDefault="00087FF5" w:rsidP="00087FF5">
      <w:pPr>
        <w:pBdr>
          <w:top w:val="single" w:sz="4" w:space="1" w:color="auto"/>
          <w:left w:val="single" w:sz="4" w:space="4" w:color="auto"/>
          <w:bottom w:val="single" w:sz="4" w:space="1" w:color="auto"/>
          <w:right w:val="single" w:sz="4" w:space="4" w:color="auto"/>
        </w:pBdr>
        <w:rPr>
          <w:rFonts w:ascii="Cambria" w:hAnsi="Cambria"/>
          <w:i/>
        </w:rPr>
      </w:pPr>
      <w:proofErr w:type="spellStart"/>
      <w:proofErr w:type="gramStart"/>
      <w:r w:rsidRPr="008B564C">
        <w:rPr>
          <w:rFonts w:ascii="Cambria" w:hAnsi="Cambria"/>
          <w:i/>
        </w:rPr>
        <w:t>cutadapt</w:t>
      </w:r>
      <w:proofErr w:type="spellEnd"/>
      <w:proofErr w:type="gramEnd"/>
      <w:r w:rsidRPr="008B564C">
        <w:rPr>
          <w:rFonts w:ascii="Cambria" w:hAnsi="Cambria"/>
          <w:i/>
        </w:rPr>
        <w:t xml:space="preserve"> -a GATCGGAAGAGCACACGTCTGAACTCCAGTCACNNNNNNATCTCGTA</w:t>
      </w:r>
      <w:r>
        <w:rPr>
          <w:rFonts w:ascii="Cambria" w:hAnsi="Cambria"/>
          <w:i/>
        </w:rPr>
        <w:t>TGCCGTCTTCTGCTTG -o</w:t>
      </w:r>
      <w:r w:rsidRPr="008B564C">
        <w:rPr>
          <w:rFonts w:ascii="Cambria" w:hAnsi="Cambria"/>
          <w:i/>
        </w:rPr>
        <w:t xml:space="preserve"> trimmed.1.fastq</w:t>
      </w:r>
      <w:r>
        <w:rPr>
          <w:rFonts w:ascii="Cambria" w:hAnsi="Cambria"/>
          <w:i/>
        </w:rPr>
        <w:t xml:space="preserve"> reads.1.fastq &gt; -o trimmed.1.log</w:t>
      </w:r>
    </w:p>
    <w:p w14:paraId="14150CBB" w14:textId="77777777" w:rsidR="00087FF5" w:rsidRDefault="00087FF5" w:rsidP="00087FF5">
      <w:pPr>
        <w:rPr>
          <w:rFonts w:ascii="Cambria" w:hAnsi="Cambria"/>
        </w:rPr>
      </w:pPr>
    </w:p>
    <w:p w14:paraId="069621B4" w14:textId="77777777" w:rsidR="00087FF5" w:rsidRDefault="00087FF5" w:rsidP="00087FF5">
      <w:pPr>
        <w:rPr>
          <w:rFonts w:ascii="Cambria" w:hAnsi="Cambria"/>
          <w:i/>
        </w:rPr>
      </w:pPr>
      <w:r>
        <w:rPr>
          <w:rFonts w:ascii="Cambria" w:hAnsi="Cambria"/>
        </w:rPr>
        <w:t xml:space="preserve"># </w:t>
      </w:r>
      <w:proofErr w:type="gramStart"/>
      <w:r>
        <w:rPr>
          <w:rFonts w:ascii="Cambria" w:hAnsi="Cambria"/>
        </w:rPr>
        <w:t>note</w:t>
      </w:r>
      <w:proofErr w:type="gramEnd"/>
      <w:r>
        <w:rPr>
          <w:rFonts w:ascii="Cambria" w:hAnsi="Cambria"/>
        </w:rPr>
        <w:t xml:space="preserve"> to self: </w:t>
      </w:r>
      <w:proofErr w:type="spellStart"/>
      <w:r>
        <w:rPr>
          <w:rFonts w:ascii="Cambria" w:hAnsi="Cambria"/>
        </w:rPr>
        <w:t>Rui’s</w:t>
      </w:r>
      <w:proofErr w:type="spellEnd"/>
      <w:r>
        <w:rPr>
          <w:rFonts w:ascii="Cambria" w:hAnsi="Cambria"/>
        </w:rPr>
        <w:t xml:space="preserve"> mmPCR adapters has an additional ‘A’ at the beginning. So the read will be </w:t>
      </w:r>
      <w:r w:rsidRPr="008B564C">
        <w:rPr>
          <w:rFonts w:ascii="Cambria" w:hAnsi="Cambria"/>
          <w:i/>
        </w:rPr>
        <w:t>AGATCGGAAGAGCACACGTCTGAACTCCAGTCACNNNNNNATCTCGTATGCCGTCTTCTGCTTG</w:t>
      </w:r>
    </w:p>
    <w:p w14:paraId="4897999B" w14:textId="77777777" w:rsidR="00087FF5" w:rsidRDefault="00087FF5" w:rsidP="00087FF5">
      <w:pPr>
        <w:rPr>
          <w:rFonts w:ascii="Cambria" w:hAnsi="Cambria"/>
          <w:i/>
        </w:rPr>
      </w:pPr>
    </w:p>
    <w:p w14:paraId="7AECB761" w14:textId="77777777" w:rsidR="00087FF5" w:rsidRDefault="00087FF5" w:rsidP="00087FF5">
      <w:pPr>
        <w:rPr>
          <w:rFonts w:ascii="Cambria" w:hAnsi="Cambria"/>
          <w:b/>
        </w:rPr>
      </w:pPr>
      <w:r>
        <w:rPr>
          <w:rFonts w:ascii="Cambria" w:hAnsi="Cambria"/>
        </w:rPr>
        <w:t xml:space="preserve">To run </w:t>
      </w:r>
      <w:proofErr w:type="spellStart"/>
      <w:r>
        <w:rPr>
          <w:rFonts w:ascii="Cambria" w:hAnsi="Cambria"/>
        </w:rPr>
        <w:t>cutadapt</w:t>
      </w:r>
      <w:proofErr w:type="spellEnd"/>
      <w:r>
        <w:rPr>
          <w:rFonts w:ascii="Cambria" w:hAnsi="Cambria"/>
        </w:rPr>
        <w:t xml:space="preserve"> on all files in a folder, use the script </w:t>
      </w:r>
      <w:r>
        <w:rPr>
          <w:rFonts w:ascii="Cambria" w:hAnsi="Cambria"/>
          <w:b/>
        </w:rPr>
        <w:t xml:space="preserve">run_cutadapt.sh.  </w:t>
      </w:r>
    </w:p>
    <w:p w14:paraId="66440FE7" w14:textId="77777777" w:rsidR="00087FF5" w:rsidRPr="00B426A0" w:rsidRDefault="00087FF5" w:rsidP="00087FF5">
      <w:pPr>
        <w:rPr>
          <w:rFonts w:ascii="Cambria" w:hAnsi="Cambria"/>
          <w:b/>
        </w:rPr>
      </w:pPr>
    </w:p>
    <w:p w14:paraId="5C2300EF" w14:textId="77777777" w:rsidR="00087FF5" w:rsidRPr="00923268" w:rsidRDefault="00087FF5" w:rsidP="00087FF5">
      <w:pPr>
        <w:rPr>
          <w:rFonts w:ascii="Cambria" w:hAnsi="Cambria"/>
        </w:rPr>
      </w:pPr>
      <w:r>
        <w:rPr>
          <w:rFonts w:ascii="Cambria" w:hAnsi="Cambria"/>
        </w:rPr>
        <w:t xml:space="preserve">If you don’t understand why adapters need to be trimmed, look </w:t>
      </w:r>
      <w:hyperlink r:id="rId49" w:history="1">
        <w:r w:rsidRPr="00923268">
          <w:rPr>
            <w:rStyle w:val="Hyperlink"/>
            <w:rFonts w:ascii="Cambria" w:hAnsi="Cambria"/>
          </w:rPr>
          <w:t>here</w:t>
        </w:r>
      </w:hyperlink>
      <w:r>
        <w:rPr>
          <w:rFonts w:ascii="Cambria" w:hAnsi="Cambria"/>
        </w:rPr>
        <w:t>.</w:t>
      </w:r>
    </w:p>
    <w:p w14:paraId="057223EE" w14:textId="394F1A57" w:rsidR="00657882" w:rsidRDefault="00657882" w:rsidP="00657882">
      <w:pPr>
        <w:pStyle w:val="Heading2"/>
      </w:pPr>
      <w:r w:rsidRPr="00657882">
        <w:t>Adapter</w:t>
      </w:r>
      <w:r>
        <w:t xml:space="preserve"> and Low Quality Base Trimming</w:t>
      </w:r>
    </w:p>
    <w:p w14:paraId="06D92460" w14:textId="77777777" w:rsidR="00657882" w:rsidRDefault="00657882" w:rsidP="00657882">
      <w:r>
        <w:t>I recommend Trim Galore</w:t>
      </w:r>
      <w:proofErr w:type="gramStart"/>
      <w:r>
        <w:t>!,</w:t>
      </w:r>
      <w:proofErr w:type="gramEnd"/>
      <w:r>
        <w:t xml:space="preserve"> which uses </w:t>
      </w:r>
      <w:proofErr w:type="spellStart"/>
      <w:r>
        <w:t>cutadapt</w:t>
      </w:r>
      <w:proofErr w:type="spellEnd"/>
      <w:r>
        <w:t xml:space="preserve"> to cut adapters and fastQC to automatically produce quality control plots. It also </w:t>
      </w:r>
      <w:proofErr w:type="gramStart"/>
      <w:r>
        <w:t>trim</w:t>
      </w:r>
      <w:proofErr w:type="gramEnd"/>
      <w:r>
        <w:t xml:space="preserve"> low quality bases. You can find its manual </w:t>
      </w:r>
      <w:hyperlink r:id="rId50" w:history="1">
        <w:r w:rsidRPr="001E3E40">
          <w:rPr>
            <w:rStyle w:val="Hyperlink"/>
          </w:rPr>
          <w:t>here</w:t>
        </w:r>
      </w:hyperlink>
      <w:r>
        <w:t xml:space="preserve">. </w:t>
      </w:r>
    </w:p>
    <w:p w14:paraId="53553238" w14:textId="77777777" w:rsidR="00657882" w:rsidRDefault="00657882" w:rsidP="00657882"/>
    <w:p w14:paraId="067462CB" w14:textId="77777777" w:rsidR="00657882" w:rsidRDefault="00657882" w:rsidP="00657882">
      <w:r>
        <w:t xml:space="preserve">A few tricks: </w:t>
      </w:r>
    </w:p>
    <w:p w14:paraId="39FEAE0F" w14:textId="77777777" w:rsidR="00657882" w:rsidRDefault="00657882" w:rsidP="00657882">
      <w:pPr>
        <w:pStyle w:val="ListBullet"/>
      </w:pPr>
      <w:r>
        <w:t xml:space="preserve">Use the first 13 bases, give or take, of the adapter sequence instead of the whole Illumina adapter. This tweak not only removes whole adapter but also adapter fragments. </w:t>
      </w:r>
    </w:p>
    <w:p w14:paraId="7A6844A5" w14:textId="77777777" w:rsidR="00657882" w:rsidRDefault="00657882" w:rsidP="00657882">
      <w:pPr>
        <w:pStyle w:val="ListBullet"/>
      </w:pPr>
      <w:r>
        <w:t xml:space="preserve">Set the minimum quality score to 30 instead of 20. This results a little bit more loss but the quality increase is tremendous. </w:t>
      </w:r>
    </w:p>
    <w:p w14:paraId="0D1E6DEC" w14:textId="77777777" w:rsidR="00657882" w:rsidRDefault="00657882" w:rsidP="00657882">
      <w:pPr>
        <w:pStyle w:val="ListBullet"/>
        <w:numPr>
          <w:ilvl w:val="0"/>
          <w:numId w:val="0"/>
        </w:numPr>
      </w:pPr>
    </w:p>
    <w:p w14:paraId="69335E86" w14:textId="28254496" w:rsidR="002A354D" w:rsidRDefault="002A354D" w:rsidP="00587F3C">
      <w:pPr>
        <w:pStyle w:val="Heading1"/>
      </w:pPr>
      <w:proofErr w:type="gramStart"/>
      <w:r>
        <w:t>mmPCR</w:t>
      </w:r>
      <w:proofErr w:type="gramEnd"/>
      <w:r>
        <w:t xml:space="preserve"> data processing </w:t>
      </w:r>
    </w:p>
    <w:p w14:paraId="77EF0CCB" w14:textId="49468AD9" w:rsidR="002A354D" w:rsidRDefault="002A354D" w:rsidP="002A354D">
      <w:pPr>
        <w:pStyle w:val="Heading2"/>
      </w:pPr>
      <w:r>
        <w:t>Overview</w:t>
      </w:r>
    </w:p>
    <w:p w14:paraId="32498624" w14:textId="49B0B6D5" w:rsidR="002A354D" w:rsidRDefault="002A354D" w:rsidP="002A354D">
      <w:r>
        <w:t xml:space="preserve">1. </w:t>
      </w:r>
      <w:proofErr w:type="gramStart"/>
      <w:r>
        <w:t>fastQC</w:t>
      </w:r>
      <w:proofErr w:type="gramEnd"/>
    </w:p>
    <w:p w14:paraId="1B62E086" w14:textId="6CE124D4" w:rsidR="002A354D" w:rsidRDefault="002A354D" w:rsidP="002A354D">
      <w:r>
        <w:t xml:space="preserve">2. </w:t>
      </w:r>
      <w:proofErr w:type="gramStart"/>
      <w:r>
        <w:t>trim</w:t>
      </w:r>
      <w:proofErr w:type="gramEnd"/>
      <w:r>
        <w:t xml:space="preserve"> adapters and low quality bases</w:t>
      </w:r>
    </w:p>
    <w:p w14:paraId="144EBF98" w14:textId="63255A49" w:rsidR="002A354D" w:rsidRDefault="002A354D" w:rsidP="002A354D">
      <w:r>
        <w:t xml:space="preserve">3. </w:t>
      </w:r>
      <w:proofErr w:type="gramStart"/>
      <w:r>
        <w:t>mapping</w:t>
      </w:r>
      <w:proofErr w:type="gramEnd"/>
      <w:r>
        <w:t xml:space="preserve"> </w:t>
      </w:r>
    </w:p>
    <w:p w14:paraId="2B058341" w14:textId="42167FF6" w:rsidR="002A354D" w:rsidRDefault="002A354D" w:rsidP="002A354D">
      <w:r>
        <w:t xml:space="preserve">4. </w:t>
      </w:r>
      <w:proofErr w:type="gramStart"/>
      <w:r>
        <w:t>compress</w:t>
      </w:r>
      <w:proofErr w:type="gramEnd"/>
      <w:r>
        <w:t xml:space="preserve"> and sort </w:t>
      </w:r>
    </w:p>
    <w:p w14:paraId="7437E092" w14:textId="6AF61C1F" w:rsidR="002A354D" w:rsidRDefault="002A354D" w:rsidP="002A354D">
      <w:r>
        <w:t xml:space="preserve">5. </w:t>
      </w:r>
      <w:proofErr w:type="gramStart"/>
      <w:r>
        <w:t>pileup</w:t>
      </w:r>
      <w:proofErr w:type="gramEnd"/>
    </w:p>
    <w:p w14:paraId="7EA1C4B9" w14:textId="152E51DD" w:rsidR="002A354D" w:rsidRDefault="002A354D" w:rsidP="002A354D">
      <w:r>
        <w:t xml:space="preserve">6. </w:t>
      </w:r>
      <w:proofErr w:type="spellStart"/>
      <w:proofErr w:type="gramStart"/>
      <w:r>
        <w:t>parse</w:t>
      </w:r>
      <w:proofErr w:type="gramEnd"/>
      <w:r>
        <w:t>_pileup</w:t>
      </w:r>
      <w:proofErr w:type="spellEnd"/>
      <w:r w:rsidR="007F2641">
        <w:t>: Count Read Depth for Variant Site</w:t>
      </w:r>
    </w:p>
    <w:p w14:paraId="76B341B5" w14:textId="2C6DC539" w:rsidR="00091392" w:rsidRDefault="00804CE6" w:rsidP="002A354D">
      <w:r>
        <w:t xml:space="preserve">7. </w:t>
      </w:r>
      <w:proofErr w:type="spellStart"/>
      <w:proofErr w:type="gramStart"/>
      <w:r>
        <w:t>extract</w:t>
      </w:r>
      <w:proofErr w:type="gramEnd"/>
      <w:r>
        <w:t>_from_zpileup</w:t>
      </w:r>
      <w:proofErr w:type="spellEnd"/>
      <w:r>
        <w:t>: select sites of interests</w:t>
      </w:r>
    </w:p>
    <w:p w14:paraId="37984582" w14:textId="11171E78" w:rsidR="002A354D" w:rsidRPr="002A354D" w:rsidRDefault="00091392" w:rsidP="002A354D">
      <w:r>
        <w:t>8</w:t>
      </w:r>
      <w:r w:rsidR="002A354D">
        <w:t>. R</w:t>
      </w:r>
    </w:p>
    <w:p w14:paraId="0D5C1EB4" w14:textId="5FF30712" w:rsidR="00EF632D" w:rsidRDefault="007F2641" w:rsidP="002A354D">
      <w:pPr>
        <w:pStyle w:val="Heading2"/>
      </w:pPr>
      <w:proofErr w:type="spellStart"/>
      <w:r>
        <w:t>Parse_pileup</w:t>
      </w:r>
      <w:proofErr w:type="spellEnd"/>
      <w:r>
        <w:t xml:space="preserve">: </w:t>
      </w:r>
      <w:r w:rsidR="00EF632D">
        <w:t>Count Read Depth for Variant Site</w:t>
      </w:r>
    </w:p>
    <w:p w14:paraId="1F4F30BA" w14:textId="4B49530E" w:rsidR="00EF632D" w:rsidRDefault="00EF632D" w:rsidP="00EF632D">
      <w:r>
        <w:t>First pileup (refer to "Samtools</w:t>
      </w:r>
      <w:proofErr w:type="gramStart"/>
      <w:r>
        <w:t>::</w:t>
      </w:r>
      <w:proofErr w:type="gramEnd"/>
      <w:r w:rsidRPr="00EF632D">
        <w:t>Converting Bam Format to Pileup Format</w:t>
      </w:r>
      <w:r>
        <w:t xml:space="preserve">"). </w:t>
      </w:r>
    </w:p>
    <w:p w14:paraId="570413EE" w14:textId="77777777" w:rsidR="00EF632D" w:rsidRDefault="00EF632D" w:rsidP="00EF632D"/>
    <w:p w14:paraId="527D751D" w14:textId="535DCDB1" w:rsidR="00EF632D" w:rsidRDefault="00EF632D" w:rsidP="00EF632D">
      <w:r>
        <w:t xml:space="preserve">Then run parse_pileup.py </w:t>
      </w:r>
    </w:p>
    <w:p w14:paraId="50A8EB1F" w14:textId="77777777" w:rsidR="00EF632D" w:rsidRDefault="00EF632D" w:rsidP="00EF632D"/>
    <w:p w14:paraId="7B50ECB5" w14:textId="721A8C8A" w:rsidR="00EF632D" w:rsidRPr="00EF632D" w:rsidRDefault="00EF632D" w:rsidP="00EF632D">
      <w:pPr>
        <w:pBdr>
          <w:top w:val="single" w:sz="4" w:space="1" w:color="auto"/>
          <w:left w:val="single" w:sz="4" w:space="4" w:color="auto"/>
          <w:bottom w:val="single" w:sz="4" w:space="1" w:color="auto"/>
          <w:right w:val="single" w:sz="4" w:space="4" w:color="auto"/>
        </w:pBdr>
      </w:pPr>
      <w:proofErr w:type="gramStart"/>
      <w:r>
        <w:t>cat</w:t>
      </w:r>
      <w:proofErr w:type="gramEnd"/>
      <w:r>
        <w:t xml:space="preserve"> &lt;bam&gt; | python parse_pileup.py &gt; &lt;</w:t>
      </w:r>
      <w:proofErr w:type="spellStart"/>
      <w:r>
        <w:t>zpileup</w:t>
      </w:r>
      <w:proofErr w:type="spellEnd"/>
      <w:r>
        <w:t xml:space="preserve">&gt; </w:t>
      </w:r>
    </w:p>
    <w:p w14:paraId="7F8E7414" w14:textId="77777777" w:rsidR="00EF632D" w:rsidRDefault="00EF632D" w:rsidP="00EF632D"/>
    <w:p w14:paraId="17081D7A" w14:textId="1A02C7B1" w:rsidR="00EF632D" w:rsidRPr="00EF632D" w:rsidRDefault="00EF632D" w:rsidP="00EF632D">
      <w:pPr>
        <w:pStyle w:val="ListBullet"/>
        <w:rPr>
          <w:b/>
        </w:rPr>
      </w:pPr>
      <w:r>
        <w:t xml:space="preserve">Run over a directory: </w:t>
      </w:r>
      <w:r w:rsidRPr="00EF632D">
        <w:rPr>
          <w:b/>
        </w:rPr>
        <w:t>run_parse_pileup.sh</w:t>
      </w:r>
    </w:p>
    <w:p w14:paraId="165B67B7" w14:textId="77777777" w:rsidR="00587F3C" w:rsidRDefault="00587F3C" w:rsidP="009F4EEE"/>
    <w:p w14:paraId="7BEECF60" w14:textId="77777777" w:rsidR="00441385" w:rsidRPr="00441385" w:rsidRDefault="00441385" w:rsidP="00441385"/>
    <w:p w14:paraId="4BA684BD" w14:textId="62F4D496" w:rsidR="00587F3C" w:rsidRDefault="00587F3C" w:rsidP="00587F3C">
      <w:pPr>
        <w:pStyle w:val="Heading1"/>
      </w:pPr>
      <w:r>
        <w:t>Testing</w:t>
      </w:r>
    </w:p>
    <w:p w14:paraId="737BDF60" w14:textId="77777777" w:rsidR="008B2424" w:rsidRDefault="008B2424" w:rsidP="008B2424"/>
    <w:p w14:paraId="723559C9" w14:textId="15A2A613" w:rsidR="008B2424" w:rsidRPr="008B2424" w:rsidRDefault="008B2424" w:rsidP="008B2424">
      <w:pPr>
        <w:pStyle w:val="Heading2"/>
      </w:pPr>
      <w:r>
        <w:t xml:space="preserve">Testing on a Subset of Data </w:t>
      </w:r>
    </w:p>
    <w:p w14:paraId="658C5D59" w14:textId="77777777" w:rsidR="00587F3C" w:rsidRDefault="00587F3C" w:rsidP="00587F3C"/>
    <w:p w14:paraId="54E61DE3" w14:textId="0D0F3BF5" w:rsidR="00587F3C" w:rsidRDefault="00587F3C" w:rsidP="00587F3C">
      <w:r>
        <w:t xml:space="preserve">Testing your scripts on a small dataset can save you a lot of time. You don’t want to wait days to see a job fail. If there is a bug in your code, you want it to fail quickly. </w:t>
      </w:r>
    </w:p>
    <w:p w14:paraId="1C7BE792" w14:textId="77777777" w:rsidR="00587F3C" w:rsidRDefault="00587F3C" w:rsidP="00587F3C"/>
    <w:p w14:paraId="586F7D0A" w14:textId="54D502A1" w:rsidR="00587F3C" w:rsidRDefault="00587F3C" w:rsidP="00587F3C">
      <w:r>
        <w:t xml:space="preserve">There is no standard procedure in testing your script, but here are the procedures I use: </w:t>
      </w:r>
    </w:p>
    <w:p w14:paraId="49B3A303" w14:textId="79A12697" w:rsidR="00481FAD" w:rsidRDefault="00481FAD" w:rsidP="00587F3C">
      <w:pPr>
        <w:pStyle w:val="ListBullet"/>
        <w:numPr>
          <w:ilvl w:val="0"/>
          <w:numId w:val="2"/>
        </w:numPr>
      </w:pPr>
      <w:proofErr w:type="spellStart"/>
      <w:proofErr w:type="gramStart"/>
      <w:r>
        <w:t>mkdir</w:t>
      </w:r>
      <w:proofErr w:type="spellEnd"/>
      <w:proofErr w:type="gramEnd"/>
      <w:r>
        <w:t xml:space="preserve"> $test # you want to run the test </w:t>
      </w:r>
      <w:r w:rsidR="004C0FA8">
        <w:t xml:space="preserve">script in a separate </w:t>
      </w:r>
      <w:r>
        <w:t xml:space="preserve">directory. </w:t>
      </w:r>
    </w:p>
    <w:p w14:paraId="6344715A" w14:textId="6E72EB23" w:rsidR="00587F3C" w:rsidRDefault="00587F3C" w:rsidP="00587F3C">
      <w:pPr>
        <w:pStyle w:val="ListBullet"/>
        <w:numPr>
          <w:ilvl w:val="0"/>
          <w:numId w:val="2"/>
        </w:numPr>
      </w:pPr>
      <w:proofErr w:type="gramStart"/>
      <w:r>
        <w:t>head</w:t>
      </w:r>
      <w:proofErr w:type="gramEnd"/>
      <w:r>
        <w:t xml:space="preserve"> –n 100 &lt;dataset&gt; &gt; </w:t>
      </w:r>
      <w:r w:rsidR="00481FAD">
        <w:t>$tests/</w:t>
      </w:r>
      <w:r>
        <w:t>&lt;</w:t>
      </w:r>
      <w:proofErr w:type="spellStart"/>
      <w:r>
        <w:t>dataset.test</w:t>
      </w:r>
      <w:proofErr w:type="spellEnd"/>
      <w:r>
        <w:t>&gt; # take a small subset of your data</w:t>
      </w:r>
    </w:p>
    <w:p w14:paraId="59A6828D" w14:textId="77777777" w:rsidR="00587F3C" w:rsidRDefault="00587F3C" w:rsidP="00587F3C">
      <w:pPr>
        <w:pStyle w:val="ListBullet"/>
        <w:numPr>
          <w:ilvl w:val="0"/>
          <w:numId w:val="2"/>
        </w:numPr>
      </w:pPr>
      <w:proofErr w:type="gramStart"/>
      <w:r>
        <w:t>run</w:t>
      </w:r>
      <w:proofErr w:type="gramEnd"/>
      <w:r>
        <w:t xml:space="preserve"> your script on &lt;</w:t>
      </w:r>
      <w:proofErr w:type="spellStart"/>
      <w:r>
        <w:t>dataset.test</w:t>
      </w:r>
      <w:proofErr w:type="spellEnd"/>
      <w:r>
        <w:t xml:space="preserve">&gt;. </w:t>
      </w:r>
    </w:p>
    <w:p w14:paraId="0AD2CE68" w14:textId="3A6712C5" w:rsidR="00587F3C" w:rsidRPr="00587F3C" w:rsidRDefault="00587F3C" w:rsidP="00587F3C">
      <w:pPr>
        <w:pStyle w:val="ListBullet"/>
        <w:numPr>
          <w:ilvl w:val="0"/>
          <w:numId w:val="0"/>
        </w:numPr>
        <w:ind w:left="360" w:hanging="360"/>
      </w:pPr>
      <w:r>
        <w:t xml:space="preserve">Simple, right? </w:t>
      </w:r>
    </w:p>
    <w:p w14:paraId="4D7C3357" w14:textId="77777777" w:rsidR="009F4EEE" w:rsidRDefault="009F4EEE" w:rsidP="009F4EEE"/>
    <w:p w14:paraId="30CA7A2E" w14:textId="532714FA" w:rsidR="009F4EEE" w:rsidRDefault="001538E6" w:rsidP="001538E6">
      <w:pPr>
        <w:pStyle w:val="Heading1"/>
      </w:pPr>
      <w:r>
        <w:t xml:space="preserve">Documenting Code and Equations with </w:t>
      </w:r>
      <w:r w:rsidR="00DF1CEB">
        <w:t xml:space="preserve">Microsoft </w:t>
      </w:r>
      <w:proofErr w:type="spellStart"/>
      <w:r>
        <w:t>Word</w:t>
      </w:r>
      <w:proofErr w:type="spellEnd"/>
    </w:p>
    <w:p w14:paraId="0264A59F" w14:textId="2145CCC2" w:rsidR="001538E6" w:rsidRDefault="001538E6" w:rsidP="001538E6">
      <w:r>
        <w:t xml:space="preserve">Although many tools designed for documenting code and equations are out there, word is still a good way to communicate </w:t>
      </w:r>
      <w:r w:rsidR="00BB1235">
        <w:t xml:space="preserve">in a fast and efficient way. </w:t>
      </w:r>
    </w:p>
    <w:p w14:paraId="2856B40B" w14:textId="77777777" w:rsidR="00BB1235" w:rsidRDefault="00BB1235" w:rsidP="001538E6"/>
    <w:p w14:paraId="0DCD0240" w14:textId="1CCB0B4A" w:rsidR="00BB1235" w:rsidRDefault="00964E2D" w:rsidP="00964E2D">
      <w:pPr>
        <w:pStyle w:val="Heading2"/>
      </w:pPr>
      <w:r>
        <w:t>R</w:t>
      </w:r>
      <w:r w:rsidR="00BB1235">
        <w:t xml:space="preserve">emove the annoying squiggly underlines: </w:t>
      </w:r>
    </w:p>
    <w:p w14:paraId="5889F247" w14:textId="128AF66C" w:rsidR="00BB1235" w:rsidRDefault="00BB1235" w:rsidP="00BB1235">
      <w:pPr>
        <w:pStyle w:val="ListBullet"/>
      </w:pPr>
      <w:r>
        <w:t>Go to 'spelling and grammar…'</w:t>
      </w:r>
    </w:p>
    <w:p w14:paraId="77740E97" w14:textId="1302EAC2" w:rsidR="00BB1235" w:rsidRDefault="00BB1235" w:rsidP="00BB1235">
      <w:pPr>
        <w:pStyle w:val="ListBullet"/>
      </w:pPr>
      <w:r>
        <w:t>Click 'options'</w:t>
      </w:r>
    </w:p>
    <w:p w14:paraId="03B1CBB8" w14:textId="1BCB4390" w:rsidR="00BB1235" w:rsidRDefault="00BB1235" w:rsidP="00BB1235">
      <w:pPr>
        <w:pStyle w:val="ListBullet"/>
      </w:pPr>
      <w:r>
        <w:t xml:space="preserve">Check 'Hide grammar errors in this document' and 'Hide spelling errors in this document'. </w:t>
      </w:r>
    </w:p>
    <w:p w14:paraId="5FEBA9BA" w14:textId="77777777" w:rsidR="00BB1235" w:rsidRDefault="00BB1235" w:rsidP="00BB1235">
      <w:pPr>
        <w:pStyle w:val="ListBullet"/>
        <w:numPr>
          <w:ilvl w:val="0"/>
          <w:numId w:val="0"/>
        </w:numPr>
        <w:ind w:left="360" w:hanging="360"/>
      </w:pPr>
    </w:p>
    <w:p w14:paraId="6EDB2A2C" w14:textId="3533DE57" w:rsidR="00BB1235" w:rsidRDefault="00964E2D" w:rsidP="00964E2D">
      <w:pPr>
        <w:pStyle w:val="Heading2"/>
      </w:pPr>
      <w:r>
        <w:t>D</w:t>
      </w:r>
      <w:r w:rsidR="00BB1235">
        <w:t xml:space="preserve">isable smart quote: </w:t>
      </w:r>
    </w:p>
    <w:p w14:paraId="79F2BD46" w14:textId="3281BA08" w:rsidR="00BB1235" w:rsidRDefault="00BB1235" w:rsidP="00BB1235">
      <w:pPr>
        <w:pStyle w:val="ListBullet"/>
      </w:pPr>
      <w:r>
        <w:t>Go to 'spelling and grammar…'</w:t>
      </w:r>
    </w:p>
    <w:p w14:paraId="35CA9694" w14:textId="2A42EA95" w:rsidR="00BB1235" w:rsidRDefault="00BB1235" w:rsidP="00BB1235">
      <w:pPr>
        <w:pStyle w:val="ListBullet"/>
      </w:pPr>
      <w:r>
        <w:t>Click 'options'</w:t>
      </w:r>
    </w:p>
    <w:p w14:paraId="37EE94E9" w14:textId="31617DB2" w:rsidR="00BB1235" w:rsidRDefault="00BB1235" w:rsidP="00BB1235">
      <w:pPr>
        <w:pStyle w:val="ListBullet"/>
      </w:pPr>
      <w:r>
        <w:t xml:space="preserve">Click on 'show all'; go to 'autocorrect' </w:t>
      </w:r>
    </w:p>
    <w:p w14:paraId="490321D4" w14:textId="493D33FF" w:rsidR="00DF1CEB" w:rsidRPr="001538E6" w:rsidRDefault="00BB1235" w:rsidP="00DF1CEB">
      <w:pPr>
        <w:pStyle w:val="ListBullet"/>
      </w:pPr>
      <w:r>
        <w:t xml:space="preserve">Uncheck 'straight quotation marks' to 'smart quotation marks'. </w:t>
      </w:r>
    </w:p>
    <w:p w14:paraId="6E67625C" w14:textId="77777777" w:rsidR="00B002F0" w:rsidRDefault="00B002F0" w:rsidP="00B002F0">
      <w:pPr>
        <w:rPr>
          <w:rFonts w:ascii="Cambria" w:hAnsi="Cambria"/>
        </w:rPr>
      </w:pPr>
    </w:p>
    <w:p w14:paraId="0F354535" w14:textId="77777777" w:rsidR="00B002F0" w:rsidRPr="002B3237" w:rsidRDefault="00B002F0" w:rsidP="00B002F0">
      <w:pPr>
        <w:rPr>
          <w:rFonts w:ascii="Cambria" w:hAnsi="Cambria"/>
        </w:rPr>
      </w:pPr>
    </w:p>
    <w:p w14:paraId="2A62B385" w14:textId="77777777" w:rsidR="009A3A08" w:rsidRDefault="009A3A08" w:rsidP="009A3A08">
      <w:pPr>
        <w:pStyle w:val="Heading1"/>
      </w:pPr>
    </w:p>
    <w:p w14:paraId="278DB77B" w14:textId="77777777" w:rsidR="009A3A08" w:rsidRDefault="009A3A08" w:rsidP="009A3A08">
      <w:pPr>
        <w:pStyle w:val="Heading1"/>
      </w:pPr>
    </w:p>
    <w:p w14:paraId="4FE0F2EE" w14:textId="188C0B63" w:rsidR="001274A2" w:rsidRDefault="001274A2" w:rsidP="009A3A08">
      <w:pPr>
        <w:pStyle w:val="Heading1"/>
      </w:pPr>
      <w:r>
        <w:t>Reference</w:t>
      </w:r>
    </w:p>
    <w:p w14:paraId="7251A860" w14:textId="44968965" w:rsidR="009806F3" w:rsidRDefault="009806F3" w:rsidP="002C2458">
      <w:pPr>
        <w:pStyle w:val="Heading1"/>
      </w:pPr>
      <w:r>
        <w:t>Bed Specification</w:t>
      </w:r>
    </w:p>
    <w:p w14:paraId="5E21CECB" w14:textId="77777777" w:rsidR="009806F3" w:rsidRDefault="009806F3" w:rsidP="009806F3"/>
    <w:p w14:paraId="52071930" w14:textId="60BA2C48" w:rsidR="009806F3" w:rsidRDefault="009806F3" w:rsidP="009806F3">
      <w:pPr>
        <w:pStyle w:val="Heading2"/>
      </w:pPr>
      <w:r>
        <w:t xml:space="preserve">SNP representation </w:t>
      </w:r>
    </w:p>
    <w:p w14:paraId="6141B340" w14:textId="0EC3F935" w:rsidR="009806F3" w:rsidRPr="009806F3" w:rsidRDefault="009806F3" w:rsidP="009806F3">
      <w:proofErr w:type="spellStart"/>
      <w:proofErr w:type="gramStart"/>
      <w:r>
        <w:t>chrom</w:t>
      </w:r>
      <w:proofErr w:type="spellEnd"/>
      <w:proofErr w:type="gramEnd"/>
      <w:r>
        <w:t xml:space="preserve">    </w:t>
      </w:r>
      <w:proofErr w:type="spellStart"/>
      <w:r>
        <w:t>SNP_pos</w:t>
      </w:r>
      <w:proofErr w:type="spellEnd"/>
      <w:r>
        <w:t xml:space="preserve"> -1 </w:t>
      </w:r>
      <w:r>
        <w:tab/>
      </w:r>
      <w:proofErr w:type="spellStart"/>
      <w:r>
        <w:t>SNP_pos</w:t>
      </w:r>
      <w:proofErr w:type="spellEnd"/>
      <w:r>
        <w:t xml:space="preserve"> </w:t>
      </w:r>
      <w:r>
        <w:tab/>
      </w:r>
    </w:p>
    <w:p w14:paraId="447EA656" w14:textId="28305994" w:rsidR="002C2458" w:rsidRDefault="002C2458" w:rsidP="002C2458">
      <w:pPr>
        <w:pStyle w:val="Heading1"/>
      </w:pPr>
      <w:r>
        <w:t>Fastq Specification</w:t>
      </w:r>
    </w:p>
    <w:p w14:paraId="61E93B09" w14:textId="77777777" w:rsidR="002C2458" w:rsidRDefault="002C2458" w:rsidP="002C2458"/>
    <w:p w14:paraId="6EB2BFF3" w14:textId="2708C401" w:rsidR="002C2458" w:rsidRDefault="002C2458" w:rsidP="002C2458">
      <w:pPr>
        <w:pStyle w:val="Heading2"/>
      </w:pPr>
      <w:r>
        <w:t xml:space="preserve">'B' at the end of reads </w:t>
      </w:r>
    </w:p>
    <w:p w14:paraId="16542046" w14:textId="56FE8384" w:rsidR="002C2458" w:rsidRDefault="002C2458" w:rsidP="002C2458">
      <w:r>
        <w:t xml:space="preserve">From Illumina 1.5+, reads with &lt; Q15 is replaced by 'B' (Q2), indicating these reads should not be used in downstream analysis.  </w:t>
      </w:r>
    </w:p>
    <w:p w14:paraId="70728019" w14:textId="77777777" w:rsidR="007E794E" w:rsidRDefault="007E794E" w:rsidP="002C2458"/>
    <w:p w14:paraId="4E06C54A" w14:textId="34AB9422" w:rsidR="00475496" w:rsidRDefault="00475496" w:rsidP="00475496">
      <w:pPr>
        <w:pStyle w:val="Heading1"/>
      </w:pPr>
      <w:proofErr w:type="gramStart"/>
      <w:r>
        <w:t>hg19</w:t>
      </w:r>
      <w:proofErr w:type="gramEnd"/>
    </w:p>
    <w:p w14:paraId="73A93431" w14:textId="1E358C6B" w:rsidR="007E794E" w:rsidRDefault="007E794E" w:rsidP="00475496">
      <w:pPr>
        <w:pStyle w:val="Heading2"/>
      </w:pPr>
      <w:r>
        <w:t xml:space="preserve">Lower Case </w:t>
      </w:r>
      <w:proofErr w:type="spellStart"/>
      <w:r>
        <w:t>vs</w:t>
      </w:r>
      <w:proofErr w:type="spellEnd"/>
      <w:r>
        <w:t xml:space="preserve"> Upper Case in HG19</w:t>
      </w:r>
    </w:p>
    <w:p w14:paraId="0758985A" w14:textId="5F6CC4D4" w:rsidR="007E794E" w:rsidRPr="002C2458" w:rsidRDefault="00475496" w:rsidP="00475496">
      <w:r>
        <w:t xml:space="preserve">Repeats from </w:t>
      </w:r>
      <w:proofErr w:type="spellStart"/>
      <w:r>
        <w:t>RepeatMasker</w:t>
      </w:r>
      <w:proofErr w:type="spellEnd"/>
      <w:r>
        <w:t xml:space="preserve"> and Tandem Repeats Finder (with period of 12 or less) are shown in lower case; non-repeating sequence is shown in upper case.</w:t>
      </w:r>
    </w:p>
    <w:p w14:paraId="2C92D899" w14:textId="59E26428" w:rsidR="002C2458" w:rsidRPr="002C2458" w:rsidRDefault="002C2458" w:rsidP="002C2458"/>
    <w:p w14:paraId="1394AA43" w14:textId="77777777" w:rsidR="009806F3" w:rsidRDefault="009806F3" w:rsidP="009806F3">
      <w:pPr>
        <w:pStyle w:val="Heading1"/>
      </w:pPr>
      <w:r>
        <w:t xml:space="preserve">Sam Specification </w:t>
      </w:r>
    </w:p>
    <w:p w14:paraId="49549B3D" w14:textId="77777777" w:rsidR="009806F3" w:rsidRPr="007254AE" w:rsidRDefault="009806F3" w:rsidP="009806F3"/>
    <w:p w14:paraId="4DD45744" w14:textId="77777777" w:rsidR="009806F3" w:rsidRDefault="009806F3" w:rsidP="009806F3">
      <w:pPr>
        <w:pStyle w:val="ListBullet"/>
      </w:pPr>
      <w:r>
        <w:t xml:space="preserve">@PG: records of programs that processed the </w:t>
      </w:r>
      <w:proofErr w:type="spellStart"/>
      <w:r>
        <w:t>sam</w:t>
      </w:r>
      <w:proofErr w:type="spellEnd"/>
      <w:r>
        <w:t xml:space="preserve"> file.</w:t>
      </w:r>
    </w:p>
    <w:p w14:paraId="662498F4" w14:textId="77777777" w:rsidR="009806F3" w:rsidRPr="006B256E" w:rsidRDefault="009806F3" w:rsidP="009806F3">
      <w:pPr>
        <w:pStyle w:val="ListBullet"/>
      </w:pPr>
      <w:r>
        <w:t xml:space="preserve">Full specification: </w:t>
      </w:r>
      <w:hyperlink r:id="rId51" w:history="1">
        <w:r w:rsidRPr="00B62FBA">
          <w:rPr>
            <w:rStyle w:val="Hyperlink"/>
          </w:rPr>
          <w:t>link</w:t>
        </w:r>
      </w:hyperlink>
    </w:p>
    <w:p w14:paraId="250CACE6" w14:textId="77777777" w:rsidR="009806F3" w:rsidRDefault="009806F3" w:rsidP="009806F3"/>
    <w:p w14:paraId="56A17E34" w14:textId="77777777" w:rsidR="002C2458" w:rsidRDefault="002C2458"/>
    <w:sectPr w:rsidR="002C2458" w:rsidSect="00E04FBA">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BA80557C"/>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347C3D69"/>
    <w:multiLevelType w:val="hybridMultilevel"/>
    <w:tmpl w:val="1A60473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436110E8"/>
    <w:multiLevelType w:val="hybridMultilevel"/>
    <w:tmpl w:val="80AA77F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hideGrammaticalErrors/>
  <w:activeWritingStyle w:appName="MSWord" w:lang="en-US" w:vendorID="64" w:dllVersion="131078" w:nlCheck="1" w:checkStyle="1"/>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3B61"/>
    <w:rsid w:val="00016585"/>
    <w:rsid w:val="0005643A"/>
    <w:rsid w:val="000575CF"/>
    <w:rsid w:val="000710D1"/>
    <w:rsid w:val="000730BE"/>
    <w:rsid w:val="00084616"/>
    <w:rsid w:val="000866CF"/>
    <w:rsid w:val="00087FF5"/>
    <w:rsid w:val="000903E1"/>
    <w:rsid w:val="00091392"/>
    <w:rsid w:val="000B4489"/>
    <w:rsid w:val="000E0994"/>
    <w:rsid w:val="0010421C"/>
    <w:rsid w:val="001153AE"/>
    <w:rsid w:val="00117037"/>
    <w:rsid w:val="001274A2"/>
    <w:rsid w:val="001458D5"/>
    <w:rsid w:val="001538E6"/>
    <w:rsid w:val="00161FE4"/>
    <w:rsid w:val="00176A61"/>
    <w:rsid w:val="00177080"/>
    <w:rsid w:val="00187384"/>
    <w:rsid w:val="00190BAC"/>
    <w:rsid w:val="001A0240"/>
    <w:rsid w:val="001C26CD"/>
    <w:rsid w:val="001C7A10"/>
    <w:rsid w:val="001D6374"/>
    <w:rsid w:val="001E0F86"/>
    <w:rsid w:val="001E3E40"/>
    <w:rsid w:val="001E6F09"/>
    <w:rsid w:val="002364B7"/>
    <w:rsid w:val="00261FF3"/>
    <w:rsid w:val="00263131"/>
    <w:rsid w:val="00282C30"/>
    <w:rsid w:val="002A354D"/>
    <w:rsid w:val="002C2458"/>
    <w:rsid w:val="00340A94"/>
    <w:rsid w:val="00351B09"/>
    <w:rsid w:val="0037116B"/>
    <w:rsid w:val="003800D7"/>
    <w:rsid w:val="00386350"/>
    <w:rsid w:val="0039290E"/>
    <w:rsid w:val="0039463A"/>
    <w:rsid w:val="00401D50"/>
    <w:rsid w:val="0041148F"/>
    <w:rsid w:val="00420414"/>
    <w:rsid w:val="0042365A"/>
    <w:rsid w:val="00441385"/>
    <w:rsid w:val="00453CDE"/>
    <w:rsid w:val="00466471"/>
    <w:rsid w:val="00471D7C"/>
    <w:rsid w:val="00473F10"/>
    <w:rsid w:val="00475496"/>
    <w:rsid w:val="00480F49"/>
    <w:rsid w:val="00481FAD"/>
    <w:rsid w:val="004A0253"/>
    <w:rsid w:val="004B1540"/>
    <w:rsid w:val="004C0FA8"/>
    <w:rsid w:val="004C73E1"/>
    <w:rsid w:val="00520C72"/>
    <w:rsid w:val="0054306D"/>
    <w:rsid w:val="005505F0"/>
    <w:rsid w:val="00555DF2"/>
    <w:rsid w:val="005604B3"/>
    <w:rsid w:val="00587F3C"/>
    <w:rsid w:val="005A6C30"/>
    <w:rsid w:val="005B3B61"/>
    <w:rsid w:val="005C27C5"/>
    <w:rsid w:val="005E65D2"/>
    <w:rsid w:val="00602F1D"/>
    <w:rsid w:val="00624D9E"/>
    <w:rsid w:val="00653DF4"/>
    <w:rsid w:val="00655CA0"/>
    <w:rsid w:val="00657882"/>
    <w:rsid w:val="00680BD2"/>
    <w:rsid w:val="006E147F"/>
    <w:rsid w:val="007254AE"/>
    <w:rsid w:val="00737113"/>
    <w:rsid w:val="007407D5"/>
    <w:rsid w:val="0076229B"/>
    <w:rsid w:val="00782583"/>
    <w:rsid w:val="007D5F00"/>
    <w:rsid w:val="007E062F"/>
    <w:rsid w:val="007E794E"/>
    <w:rsid w:val="007F0F6A"/>
    <w:rsid w:val="007F2641"/>
    <w:rsid w:val="00804CE6"/>
    <w:rsid w:val="008201CB"/>
    <w:rsid w:val="008338D1"/>
    <w:rsid w:val="008521CC"/>
    <w:rsid w:val="008603CF"/>
    <w:rsid w:val="0087293F"/>
    <w:rsid w:val="008803DB"/>
    <w:rsid w:val="00893830"/>
    <w:rsid w:val="008B2424"/>
    <w:rsid w:val="008F0A05"/>
    <w:rsid w:val="00907BEC"/>
    <w:rsid w:val="0092239B"/>
    <w:rsid w:val="00941396"/>
    <w:rsid w:val="00946CB1"/>
    <w:rsid w:val="00964E2D"/>
    <w:rsid w:val="009806F3"/>
    <w:rsid w:val="009A3A08"/>
    <w:rsid w:val="009C13D1"/>
    <w:rsid w:val="009F4EEE"/>
    <w:rsid w:val="00A010E3"/>
    <w:rsid w:val="00A047E0"/>
    <w:rsid w:val="00A32BFD"/>
    <w:rsid w:val="00A46DB4"/>
    <w:rsid w:val="00A862D4"/>
    <w:rsid w:val="00AD103F"/>
    <w:rsid w:val="00AE12BE"/>
    <w:rsid w:val="00AE3B49"/>
    <w:rsid w:val="00B002F0"/>
    <w:rsid w:val="00B01FEF"/>
    <w:rsid w:val="00B3218B"/>
    <w:rsid w:val="00B562F5"/>
    <w:rsid w:val="00B62FBA"/>
    <w:rsid w:val="00B73642"/>
    <w:rsid w:val="00B73A48"/>
    <w:rsid w:val="00BA36BB"/>
    <w:rsid w:val="00BB1235"/>
    <w:rsid w:val="00BB4895"/>
    <w:rsid w:val="00BC46D1"/>
    <w:rsid w:val="00C76E3C"/>
    <w:rsid w:val="00C822B3"/>
    <w:rsid w:val="00C92FCA"/>
    <w:rsid w:val="00C977BC"/>
    <w:rsid w:val="00CD5F1A"/>
    <w:rsid w:val="00CE787E"/>
    <w:rsid w:val="00CF3809"/>
    <w:rsid w:val="00D0614B"/>
    <w:rsid w:val="00D31D63"/>
    <w:rsid w:val="00D51692"/>
    <w:rsid w:val="00D66311"/>
    <w:rsid w:val="00D90D99"/>
    <w:rsid w:val="00DA24D2"/>
    <w:rsid w:val="00DB7C5B"/>
    <w:rsid w:val="00DF1CEB"/>
    <w:rsid w:val="00E01FDF"/>
    <w:rsid w:val="00E04C69"/>
    <w:rsid w:val="00E04FBA"/>
    <w:rsid w:val="00E46B3D"/>
    <w:rsid w:val="00E80D76"/>
    <w:rsid w:val="00E83AC4"/>
    <w:rsid w:val="00E85B8D"/>
    <w:rsid w:val="00EA0320"/>
    <w:rsid w:val="00EC1A34"/>
    <w:rsid w:val="00EC5661"/>
    <w:rsid w:val="00EE72B2"/>
    <w:rsid w:val="00EF0AFD"/>
    <w:rsid w:val="00EF632D"/>
    <w:rsid w:val="00F178DE"/>
    <w:rsid w:val="00F2188C"/>
    <w:rsid w:val="00F267EE"/>
    <w:rsid w:val="00F30D3D"/>
    <w:rsid w:val="00F35B40"/>
    <w:rsid w:val="00F366A2"/>
    <w:rsid w:val="00F61411"/>
    <w:rsid w:val="00F67C01"/>
    <w:rsid w:val="00F93E55"/>
    <w:rsid w:val="00FA1874"/>
    <w:rsid w:val="00FB5D4B"/>
    <w:rsid w:val="00FB6D9D"/>
    <w:rsid w:val="00FC3BD4"/>
    <w:rsid w:val="00FE436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A5CB02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Code"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36BB"/>
  </w:style>
  <w:style w:type="paragraph" w:styleId="Heading1">
    <w:name w:val="heading 1"/>
    <w:basedOn w:val="Normal"/>
    <w:next w:val="Normal"/>
    <w:link w:val="Heading1Char"/>
    <w:uiPriority w:val="9"/>
    <w:qFormat/>
    <w:rsid w:val="00BA36B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A36B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F4EE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TMLCode">
    <w:name w:val="HTML Code"/>
    <w:aliases w:val="Code"/>
    <w:basedOn w:val="DefaultParagraphFont"/>
    <w:uiPriority w:val="99"/>
    <w:unhideWhenUsed/>
    <w:qFormat/>
    <w:rsid w:val="004B1540"/>
    <w:rPr>
      <w:rFonts w:ascii="Courier" w:hAnsi="Courier"/>
      <w:color w:val="auto"/>
      <w:sz w:val="24"/>
      <w:szCs w:val="20"/>
    </w:rPr>
  </w:style>
  <w:style w:type="paragraph" w:customStyle="1" w:styleId="Code2">
    <w:name w:val="Code2"/>
    <w:basedOn w:val="Normal"/>
    <w:qFormat/>
    <w:rsid w:val="004B1540"/>
    <w:pPr>
      <w:spacing w:before="360" w:after="360"/>
      <w:ind w:left="720"/>
    </w:pPr>
    <w:rPr>
      <w:rFonts w:ascii="Courier" w:hAnsi="Courier"/>
      <w:color w:val="FABF8F" w:themeColor="accent6" w:themeTint="99"/>
    </w:rPr>
  </w:style>
  <w:style w:type="character" w:customStyle="1" w:styleId="Heading1Char">
    <w:name w:val="Heading 1 Char"/>
    <w:basedOn w:val="DefaultParagraphFont"/>
    <w:link w:val="Heading1"/>
    <w:uiPriority w:val="9"/>
    <w:rsid w:val="00BA36BB"/>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BA36BB"/>
    <w:rPr>
      <w:rFonts w:asciiTheme="majorHAnsi" w:eastAsiaTheme="majorEastAsia" w:hAnsiTheme="majorHAnsi" w:cstheme="majorBidi"/>
      <w:b/>
      <w:bCs/>
      <w:color w:val="4F81BD" w:themeColor="accent1"/>
      <w:sz w:val="26"/>
      <w:szCs w:val="26"/>
    </w:rPr>
  </w:style>
  <w:style w:type="paragraph" w:styleId="ListBullet">
    <w:name w:val="List Bullet"/>
    <w:basedOn w:val="Normal"/>
    <w:uiPriority w:val="99"/>
    <w:unhideWhenUsed/>
    <w:rsid w:val="00BA36BB"/>
    <w:pPr>
      <w:numPr>
        <w:numId w:val="1"/>
      </w:numPr>
      <w:contextualSpacing/>
    </w:pPr>
  </w:style>
  <w:style w:type="character" w:styleId="Hyperlink">
    <w:name w:val="Hyperlink"/>
    <w:basedOn w:val="DefaultParagraphFont"/>
    <w:uiPriority w:val="99"/>
    <w:unhideWhenUsed/>
    <w:rsid w:val="00BA36BB"/>
    <w:rPr>
      <w:color w:val="0000FF" w:themeColor="hyperlink"/>
      <w:u w:val="single"/>
    </w:rPr>
  </w:style>
  <w:style w:type="paragraph" w:styleId="DocumentMap">
    <w:name w:val="Document Map"/>
    <w:basedOn w:val="Normal"/>
    <w:link w:val="DocumentMapChar"/>
    <w:uiPriority w:val="99"/>
    <w:semiHidden/>
    <w:unhideWhenUsed/>
    <w:rsid w:val="00BA36BB"/>
    <w:rPr>
      <w:rFonts w:ascii="Lucida Grande" w:hAnsi="Lucida Grande" w:cs="Lucida Grande"/>
    </w:rPr>
  </w:style>
  <w:style w:type="character" w:customStyle="1" w:styleId="DocumentMapChar">
    <w:name w:val="Document Map Char"/>
    <w:basedOn w:val="DefaultParagraphFont"/>
    <w:link w:val="DocumentMap"/>
    <w:uiPriority w:val="99"/>
    <w:semiHidden/>
    <w:rsid w:val="00BA36BB"/>
    <w:rPr>
      <w:rFonts w:ascii="Lucida Grande" w:hAnsi="Lucida Grande" w:cs="Lucida Grande"/>
    </w:rPr>
  </w:style>
  <w:style w:type="paragraph" w:styleId="BalloonText">
    <w:name w:val="Balloon Text"/>
    <w:basedOn w:val="Normal"/>
    <w:link w:val="BalloonTextChar"/>
    <w:uiPriority w:val="99"/>
    <w:semiHidden/>
    <w:unhideWhenUsed/>
    <w:rsid w:val="00FE436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E4367"/>
    <w:rPr>
      <w:rFonts w:ascii="Lucida Grande" w:hAnsi="Lucida Grande" w:cs="Lucida Grande"/>
      <w:sz w:val="18"/>
      <w:szCs w:val="18"/>
    </w:rPr>
  </w:style>
  <w:style w:type="character" w:customStyle="1" w:styleId="Heading3Char">
    <w:name w:val="Heading 3 Char"/>
    <w:basedOn w:val="DefaultParagraphFont"/>
    <w:link w:val="Heading3"/>
    <w:uiPriority w:val="9"/>
    <w:rsid w:val="009F4EEE"/>
    <w:rPr>
      <w:rFonts w:asciiTheme="majorHAnsi" w:eastAsiaTheme="majorEastAsia" w:hAnsiTheme="majorHAnsi" w:cstheme="majorBidi"/>
      <w:b/>
      <w:bCs/>
      <w:color w:val="4F81BD" w:themeColor="accent1"/>
    </w:rPr>
  </w:style>
  <w:style w:type="character" w:styleId="FollowedHyperlink">
    <w:name w:val="FollowedHyperlink"/>
    <w:basedOn w:val="DefaultParagraphFont"/>
    <w:uiPriority w:val="99"/>
    <w:semiHidden/>
    <w:unhideWhenUsed/>
    <w:rsid w:val="007F0F6A"/>
    <w:rPr>
      <w:color w:val="800080" w:themeColor="followedHyperlink"/>
      <w:u w:val="single"/>
    </w:rPr>
  </w:style>
  <w:style w:type="paragraph" w:styleId="Title">
    <w:name w:val="Title"/>
    <w:basedOn w:val="Normal"/>
    <w:next w:val="Normal"/>
    <w:link w:val="TitleChar"/>
    <w:uiPriority w:val="10"/>
    <w:qFormat/>
    <w:rsid w:val="001274A2"/>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74A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1274A2"/>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1274A2"/>
    <w:rPr>
      <w:rFonts w:asciiTheme="majorHAnsi" w:eastAsiaTheme="majorEastAsia" w:hAnsiTheme="majorHAnsi" w:cstheme="majorBidi"/>
      <w:i/>
      <w:iCs/>
      <w:color w:val="4F81BD" w:themeColor="accent1"/>
      <w:spacing w:val="15"/>
    </w:rPr>
  </w:style>
  <w:style w:type="paragraph" w:styleId="HTMLPreformatted">
    <w:name w:val="HTML Preformatted"/>
    <w:basedOn w:val="Normal"/>
    <w:link w:val="HTMLPreformattedChar"/>
    <w:uiPriority w:val="99"/>
    <w:semiHidden/>
    <w:unhideWhenUsed/>
    <w:rsid w:val="003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39463A"/>
    <w:rPr>
      <w:rFonts w:ascii="Courier" w:hAnsi="Courier" w:cs="Courier"/>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Code"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36BB"/>
  </w:style>
  <w:style w:type="paragraph" w:styleId="Heading1">
    <w:name w:val="heading 1"/>
    <w:basedOn w:val="Normal"/>
    <w:next w:val="Normal"/>
    <w:link w:val="Heading1Char"/>
    <w:uiPriority w:val="9"/>
    <w:qFormat/>
    <w:rsid w:val="00BA36B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A36B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F4EE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TMLCode">
    <w:name w:val="HTML Code"/>
    <w:aliases w:val="Code"/>
    <w:basedOn w:val="DefaultParagraphFont"/>
    <w:uiPriority w:val="99"/>
    <w:unhideWhenUsed/>
    <w:qFormat/>
    <w:rsid w:val="004B1540"/>
    <w:rPr>
      <w:rFonts w:ascii="Courier" w:hAnsi="Courier"/>
      <w:color w:val="auto"/>
      <w:sz w:val="24"/>
      <w:szCs w:val="20"/>
    </w:rPr>
  </w:style>
  <w:style w:type="paragraph" w:customStyle="1" w:styleId="Code2">
    <w:name w:val="Code2"/>
    <w:basedOn w:val="Normal"/>
    <w:qFormat/>
    <w:rsid w:val="004B1540"/>
    <w:pPr>
      <w:spacing w:before="360" w:after="360"/>
      <w:ind w:left="720"/>
    </w:pPr>
    <w:rPr>
      <w:rFonts w:ascii="Courier" w:hAnsi="Courier"/>
      <w:color w:val="FABF8F" w:themeColor="accent6" w:themeTint="99"/>
    </w:rPr>
  </w:style>
  <w:style w:type="character" w:customStyle="1" w:styleId="Heading1Char">
    <w:name w:val="Heading 1 Char"/>
    <w:basedOn w:val="DefaultParagraphFont"/>
    <w:link w:val="Heading1"/>
    <w:uiPriority w:val="9"/>
    <w:rsid w:val="00BA36BB"/>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BA36BB"/>
    <w:rPr>
      <w:rFonts w:asciiTheme="majorHAnsi" w:eastAsiaTheme="majorEastAsia" w:hAnsiTheme="majorHAnsi" w:cstheme="majorBidi"/>
      <w:b/>
      <w:bCs/>
      <w:color w:val="4F81BD" w:themeColor="accent1"/>
      <w:sz w:val="26"/>
      <w:szCs w:val="26"/>
    </w:rPr>
  </w:style>
  <w:style w:type="paragraph" w:styleId="ListBullet">
    <w:name w:val="List Bullet"/>
    <w:basedOn w:val="Normal"/>
    <w:uiPriority w:val="99"/>
    <w:unhideWhenUsed/>
    <w:rsid w:val="00BA36BB"/>
    <w:pPr>
      <w:numPr>
        <w:numId w:val="1"/>
      </w:numPr>
      <w:contextualSpacing/>
    </w:pPr>
  </w:style>
  <w:style w:type="character" w:styleId="Hyperlink">
    <w:name w:val="Hyperlink"/>
    <w:basedOn w:val="DefaultParagraphFont"/>
    <w:uiPriority w:val="99"/>
    <w:unhideWhenUsed/>
    <w:rsid w:val="00BA36BB"/>
    <w:rPr>
      <w:color w:val="0000FF" w:themeColor="hyperlink"/>
      <w:u w:val="single"/>
    </w:rPr>
  </w:style>
  <w:style w:type="paragraph" w:styleId="DocumentMap">
    <w:name w:val="Document Map"/>
    <w:basedOn w:val="Normal"/>
    <w:link w:val="DocumentMapChar"/>
    <w:uiPriority w:val="99"/>
    <w:semiHidden/>
    <w:unhideWhenUsed/>
    <w:rsid w:val="00BA36BB"/>
    <w:rPr>
      <w:rFonts w:ascii="Lucida Grande" w:hAnsi="Lucida Grande" w:cs="Lucida Grande"/>
    </w:rPr>
  </w:style>
  <w:style w:type="character" w:customStyle="1" w:styleId="DocumentMapChar">
    <w:name w:val="Document Map Char"/>
    <w:basedOn w:val="DefaultParagraphFont"/>
    <w:link w:val="DocumentMap"/>
    <w:uiPriority w:val="99"/>
    <w:semiHidden/>
    <w:rsid w:val="00BA36BB"/>
    <w:rPr>
      <w:rFonts w:ascii="Lucida Grande" w:hAnsi="Lucida Grande" w:cs="Lucida Grande"/>
    </w:rPr>
  </w:style>
  <w:style w:type="paragraph" w:styleId="BalloonText">
    <w:name w:val="Balloon Text"/>
    <w:basedOn w:val="Normal"/>
    <w:link w:val="BalloonTextChar"/>
    <w:uiPriority w:val="99"/>
    <w:semiHidden/>
    <w:unhideWhenUsed/>
    <w:rsid w:val="00FE436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E4367"/>
    <w:rPr>
      <w:rFonts w:ascii="Lucida Grande" w:hAnsi="Lucida Grande" w:cs="Lucida Grande"/>
      <w:sz w:val="18"/>
      <w:szCs w:val="18"/>
    </w:rPr>
  </w:style>
  <w:style w:type="character" w:customStyle="1" w:styleId="Heading3Char">
    <w:name w:val="Heading 3 Char"/>
    <w:basedOn w:val="DefaultParagraphFont"/>
    <w:link w:val="Heading3"/>
    <w:uiPriority w:val="9"/>
    <w:rsid w:val="009F4EEE"/>
    <w:rPr>
      <w:rFonts w:asciiTheme="majorHAnsi" w:eastAsiaTheme="majorEastAsia" w:hAnsiTheme="majorHAnsi" w:cstheme="majorBidi"/>
      <w:b/>
      <w:bCs/>
      <w:color w:val="4F81BD" w:themeColor="accent1"/>
    </w:rPr>
  </w:style>
  <w:style w:type="character" w:styleId="FollowedHyperlink">
    <w:name w:val="FollowedHyperlink"/>
    <w:basedOn w:val="DefaultParagraphFont"/>
    <w:uiPriority w:val="99"/>
    <w:semiHidden/>
    <w:unhideWhenUsed/>
    <w:rsid w:val="007F0F6A"/>
    <w:rPr>
      <w:color w:val="800080" w:themeColor="followedHyperlink"/>
      <w:u w:val="single"/>
    </w:rPr>
  </w:style>
  <w:style w:type="paragraph" w:styleId="Title">
    <w:name w:val="Title"/>
    <w:basedOn w:val="Normal"/>
    <w:next w:val="Normal"/>
    <w:link w:val="TitleChar"/>
    <w:uiPriority w:val="10"/>
    <w:qFormat/>
    <w:rsid w:val="001274A2"/>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74A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1274A2"/>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1274A2"/>
    <w:rPr>
      <w:rFonts w:asciiTheme="majorHAnsi" w:eastAsiaTheme="majorEastAsia" w:hAnsiTheme="majorHAnsi" w:cstheme="majorBidi"/>
      <w:i/>
      <w:iCs/>
      <w:color w:val="4F81BD" w:themeColor="accent1"/>
      <w:spacing w:val="15"/>
    </w:rPr>
  </w:style>
  <w:style w:type="paragraph" w:styleId="HTMLPreformatted">
    <w:name w:val="HTML Preformatted"/>
    <w:basedOn w:val="Normal"/>
    <w:link w:val="HTMLPreformattedChar"/>
    <w:uiPriority w:val="99"/>
    <w:semiHidden/>
    <w:unhideWhenUsed/>
    <w:rsid w:val="003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39463A"/>
    <w:rPr>
      <w:rFonts w:ascii="Courier" w:hAnsi="Courier" w:cs="Courie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479261">
      <w:bodyDiv w:val="1"/>
      <w:marLeft w:val="0"/>
      <w:marRight w:val="0"/>
      <w:marTop w:val="0"/>
      <w:marBottom w:val="0"/>
      <w:divBdr>
        <w:top w:val="none" w:sz="0" w:space="0" w:color="auto"/>
        <w:left w:val="none" w:sz="0" w:space="0" w:color="auto"/>
        <w:bottom w:val="none" w:sz="0" w:space="0" w:color="auto"/>
        <w:right w:val="none" w:sz="0" w:space="0" w:color="auto"/>
      </w:divBdr>
    </w:div>
    <w:div w:id="47261770">
      <w:bodyDiv w:val="1"/>
      <w:marLeft w:val="0"/>
      <w:marRight w:val="0"/>
      <w:marTop w:val="0"/>
      <w:marBottom w:val="0"/>
      <w:divBdr>
        <w:top w:val="none" w:sz="0" w:space="0" w:color="auto"/>
        <w:left w:val="none" w:sz="0" w:space="0" w:color="auto"/>
        <w:bottom w:val="none" w:sz="0" w:space="0" w:color="auto"/>
        <w:right w:val="none" w:sz="0" w:space="0" w:color="auto"/>
      </w:divBdr>
    </w:div>
    <w:div w:id="82922817">
      <w:bodyDiv w:val="1"/>
      <w:marLeft w:val="0"/>
      <w:marRight w:val="0"/>
      <w:marTop w:val="0"/>
      <w:marBottom w:val="0"/>
      <w:divBdr>
        <w:top w:val="none" w:sz="0" w:space="0" w:color="auto"/>
        <w:left w:val="none" w:sz="0" w:space="0" w:color="auto"/>
        <w:bottom w:val="none" w:sz="0" w:space="0" w:color="auto"/>
        <w:right w:val="none" w:sz="0" w:space="0" w:color="auto"/>
      </w:divBdr>
    </w:div>
    <w:div w:id="145973311">
      <w:bodyDiv w:val="1"/>
      <w:marLeft w:val="0"/>
      <w:marRight w:val="0"/>
      <w:marTop w:val="0"/>
      <w:marBottom w:val="0"/>
      <w:divBdr>
        <w:top w:val="none" w:sz="0" w:space="0" w:color="auto"/>
        <w:left w:val="none" w:sz="0" w:space="0" w:color="auto"/>
        <w:bottom w:val="none" w:sz="0" w:space="0" w:color="auto"/>
        <w:right w:val="none" w:sz="0" w:space="0" w:color="auto"/>
      </w:divBdr>
    </w:div>
    <w:div w:id="170262603">
      <w:bodyDiv w:val="1"/>
      <w:marLeft w:val="0"/>
      <w:marRight w:val="0"/>
      <w:marTop w:val="0"/>
      <w:marBottom w:val="0"/>
      <w:divBdr>
        <w:top w:val="none" w:sz="0" w:space="0" w:color="auto"/>
        <w:left w:val="none" w:sz="0" w:space="0" w:color="auto"/>
        <w:bottom w:val="none" w:sz="0" w:space="0" w:color="auto"/>
        <w:right w:val="none" w:sz="0" w:space="0" w:color="auto"/>
      </w:divBdr>
    </w:div>
    <w:div w:id="181895010">
      <w:bodyDiv w:val="1"/>
      <w:marLeft w:val="0"/>
      <w:marRight w:val="0"/>
      <w:marTop w:val="0"/>
      <w:marBottom w:val="0"/>
      <w:divBdr>
        <w:top w:val="none" w:sz="0" w:space="0" w:color="auto"/>
        <w:left w:val="none" w:sz="0" w:space="0" w:color="auto"/>
        <w:bottom w:val="none" w:sz="0" w:space="0" w:color="auto"/>
        <w:right w:val="none" w:sz="0" w:space="0" w:color="auto"/>
      </w:divBdr>
    </w:div>
    <w:div w:id="248388532">
      <w:bodyDiv w:val="1"/>
      <w:marLeft w:val="0"/>
      <w:marRight w:val="0"/>
      <w:marTop w:val="0"/>
      <w:marBottom w:val="0"/>
      <w:divBdr>
        <w:top w:val="none" w:sz="0" w:space="0" w:color="auto"/>
        <w:left w:val="none" w:sz="0" w:space="0" w:color="auto"/>
        <w:bottom w:val="none" w:sz="0" w:space="0" w:color="auto"/>
        <w:right w:val="none" w:sz="0" w:space="0" w:color="auto"/>
      </w:divBdr>
    </w:div>
    <w:div w:id="294414773">
      <w:bodyDiv w:val="1"/>
      <w:marLeft w:val="0"/>
      <w:marRight w:val="0"/>
      <w:marTop w:val="0"/>
      <w:marBottom w:val="0"/>
      <w:divBdr>
        <w:top w:val="none" w:sz="0" w:space="0" w:color="auto"/>
        <w:left w:val="none" w:sz="0" w:space="0" w:color="auto"/>
        <w:bottom w:val="none" w:sz="0" w:space="0" w:color="auto"/>
        <w:right w:val="none" w:sz="0" w:space="0" w:color="auto"/>
      </w:divBdr>
    </w:div>
    <w:div w:id="386414862">
      <w:bodyDiv w:val="1"/>
      <w:marLeft w:val="0"/>
      <w:marRight w:val="0"/>
      <w:marTop w:val="0"/>
      <w:marBottom w:val="0"/>
      <w:divBdr>
        <w:top w:val="none" w:sz="0" w:space="0" w:color="auto"/>
        <w:left w:val="none" w:sz="0" w:space="0" w:color="auto"/>
        <w:bottom w:val="none" w:sz="0" w:space="0" w:color="auto"/>
        <w:right w:val="none" w:sz="0" w:space="0" w:color="auto"/>
      </w:divBdr>
    </w:div>
    <w:div w:id="553741872">
      <w:bodyDiv w:val="1"/>
      <w:marLeft w:val="0"/>
      <w:marRight w:val="0"/>
      <w:marTop w:val="0"/>
      <w:marBottom w:val="0"/>
      <w:divBdr>
        <w:top w:val="none" w:sz="0" w:space="0" w:color="auto"/>
        <w:left w:val="none" w:sz="0" w:space="0" w:color="auto"/>
        <w:bottom w:val="none" w:sz="0" w:space="0" w:color="auto"/>
        <w:right w:val="none" w:sz="0" w:space="0" w:color="auto"/>
      </w:divBdr>
    </w:div>
    <w:div w:id="574125786">
      <w:bodyDiv w:val="1"/>
      <w:marLeft w:val="0"/>
      <w:marRight w:val="0"/>
      <w:marTop w:val="0"/>
      <w:marBottom w:val="0"/>
      <w:divBdr>
        <w:top w:val="none" w:sz="0" w:space="0" w:color="auto"/>
        <w:left w:val="none" w:sz="0" w:space="0" w:color="auto"/>
        <w:bottom w:val="none" w:sz="0" w:space="0" w:color="auto"/>
        <w:right w:val="none" w:sz="0" w:space="0" w:color="auto"/>
      </w:divBdr>
    </w:div>
    <w:div w:id="769202863">
      <w:bodyDiv w:val="1"/>
      <w:marLeft w:val="0"/>
      <w:marRight w:val="0"/>
      <w:marTop w:val="0"/>
      <w:marBottom w:val="0"/>
      <w:divBdr>
        <w:top w:val="none" w:sz="0" w:space="0" w:color="auto"/>
        <w:left w:val="none" w:sz="0" w:space="0" w:color="auto"/>
        <w:bottom w:val="none" w:sz="0" w:space="0" w:color="auto"/>
        <w:right w:val="none" w:sz="0" w:space="0" w:color="auto"/>
      </w:divBdr>
    </w:div>
    <w:div w:id="817725384">
      <w:bodyDiv w:val="1"/>
      <w:marLeft w:val="0"/>
      <w:marRight w:val="0"/>
      <w:marTop w:val="0"/>
      <w:marBottom w:val="0"/>
      <w:divBdr>
        <w:top w:val="none" w:sz="0" w:space="0" w:color="auto"/>
        <w:left w:val="none" w:sz="0" w:space="0" w:color="auto"/>
        <w:bottom w:val="none" w:sz="0" w:space="0" w:color="auto"/>
        <w:right w:val="none" w:sz="0" w:space="0" w:color="auto"/>
      </w:divBdr>
    </w:div>
    <w:div w:id="879978846">
      <w:bodyDiv w:val="1"/>
      <w:marLeft w:val="0"/>
      <w:marRight w:val="0"/>
      <w:marTop w:val="0"/>
      <w:marBottom w:val="0"/>
      <w:divBdr>
        <w:top w:val="none" w:sz="0" w:space="0" w:color="auto"/>
        <w:left w:val="none" w:sz="0" w:space="0" w:color="auto"/>
        <w:bottom w:val="none" w:sz="0" w:space="0" w:color="auto"/>
        <w:right w:val="none" w:sz="0" w:space="0" w:color="auto"/>
      </w:divBdr>
    </w:div>
    <w:div w:id="982195343">
      <w:bodyDiv w:val="1"/>
      <w:marLeft w:val="0"/>
      <w:marRight w:val="0"/>
      <w:marTop w:val="0"/>
      <w:marBottom w:val="0"/>
      <w:divBdr>
        <w:top w:val="none" w:sz="0" w:space="0" w:color="auto"/>
        <w:left w:val="none" w:sz="0" w:space="0" w:color="auto"/>
        <w:bottom w:val="none" w:sz="0" w:space="0" w:color="auto"/>
        <w:right w:val="none" w:sz="0" w:space="0" w:color="auto"/>
      </w:divBdr>
    </w:div>
    <w:div w:id="1146161838">
      <w:bodyDiv w:val="1"/>
      <w:marLeft w:val="0"/>
      <w:marRight w:val="0"/>
      <w:marTop w:val="0"/>
      <w:marBottom w:val="0"/>
      <w:divBdr>
        <w:top w:val="none" w:sz="0" w:space="0" w:color="auto"/>
        <w:left w:val="none" w:sz="0" w:space="0" w:color="auto"/>
        <w:bottom w:val="none" w:sz="0" w:space="0" w:color="auto"/>
        <w:right w:val="none" w:sz="0" w:space="0" w:color="auto"/>
      </w:divBdr>
    </w:div>
    <w:div w:id="1242372734">
      <w:bodyDiv w:val="1"/>
      <w:marLeft w:val="0"/>
      <w:marRight w:val="0"/>
      <w:marTop w:val="0"/>
      <w:marBottom w:val="0"/>
      <w:divBdr>
        <w:top w:val="none" w:sz="0" w:space="0" w:color="auto"/>
        <w:left w:val="none" w:sz="0" w:space="0" w:color="auto"/>
        <w:bottom w:val="none" w:sz="0" w:space="0" w:color="auto"/>
        <w:right w:val="none" w:sz="0" w:space="0" w:color="auto"/>
      </w:divBdr>
    </w:div>
    <w:div w:id="1326859344">
      <w:bodyDiv w:val="1"/>
      <w:marLeft w:val="0"/>
      <w:marRight w:val="0"/>
      <w:marTop w:val="0"/>
      <w:marBottom w:val="0"/>
      <w:divBdr>
        <w:top w:val="none" w:sz="0" w:space="0" w:color="auto"/>
        <w:left w:val="none" w:sz="0" w:space="0" w:color="auto"/>
        <w:bottom w:val="none" w:sz="0" w:space="0" w:color="auto"/>
        <w:right w:val="none" w:sz="0" w:space="0" w:color="auto"/>
      </w:divBdr>
    </w:div>
    <w:div w:id="1531143452">
      <w:bodyDiv w:val="1"/>
      <w:marLeft w:val="0"/>
      <w:marRight w:val="0"/>
      <w:marTop w:val="0"/>
      <w:marBottom w:val="0"/>
      <w:divBdr>
        <w:top w:val="none" w:sz="0" w:space="0" w:color="auto"/>
        <w:left w:val="none" w:sz="0" w:space="0" w:color="auto"/>
        <w:bottom w:val="none" w:sz="0" w:space="0" w:color="auto"/>
        <w:right w:val="none" w:sz="0" w:space="0" w:color="auto"/>
      </w:divBdr>
    </w:div>
    <w:div w:id="1568564905">
      <w:bodyDiv w:val="1"/>
      <w:marLeft w:val="0"/>
      <w:marRight w:val="0"/>
      <w:marTop w:val="0"/>
      <w:marBottom w:val="0"/>
      <w:divBdr>
        <w:top w:val="none" w:sz="0" w:space="0" w:color="auto"/>
        <w:left w:val="none" w:sz="0" w:space="0" w:color="auto"/>
        <w:bottom w:val="none" w:sz="0" w:space="0" w:color="auto"/>
        <w:right w:val="none" w:sz="0" w:space="0" w:color="auto"/>
      </w:divBdr>
    </w:div>
    <w:div w:id="1739938944">
      <w:bodyDiv w:val="1"/>
      <w:marLeft w:val="0"/>
      <w:marRight w:val="0"/>
      <w:marTop w:val="0"/>
      <w:marBottom w:val="0"/>
      <w:divBdr>
        <w:top w:val="none" w:sz="0" w:space="0" w:color="auto"/>
        <w:left w:val="none" w:sz="0" w:space="0" w:color="auto"/>
        <w:bottom w:val="none" w:sz="0" w:space="0" w:color="auto"/>
        <w:right w:val="none" w:sz="0" w:space="0" w:color="auto"/>
      </w:divBdr>
    </w:div>
    <w:div w:id="1811896278">
      <w:bodyDiv w:val="1"/>
      <w:marLeft w:val="0"/>
      <w:marRight w:val="0"/>
      <w:marTop w:val="0"/>
      <w:marBottom w:val="0"/>
      <w:divBdr>
        <w:top w:val="none" w:sz="0" w:space="0" w:color="auto"/>
        <w:left w:val="none" w:sz="0" w:space="0" w:color="auto"/>
        <w:bottom w:val="none" w:sz="0" w:space="0" w:color="auto"/>
        <w:right w:val="none" w:sz="0" w:space="0" w:color="auto"/>
      </w:divBdr>
    </w:div>
    <w:div w:id="1839689207">
      <w:bodyDiv w:val="1"/>
      <w:marLeft w:val="0"/>
      <w:marRight w:val="0"/>
      <w:marTop w:val="0"/>
      <w:marBottom w:val="0"/>
      <w:divBdr>
        <w:top w:val="none" w:sz="0" w:space="0" w:color="auto"/>
        <w:left w:val="none" w:sz="0" w:space="0" w:color="auto"/>
        <w:bottom w:val="none" w:sz="0" w:space="0" w:color="auto"/>
        <w:right w:val="none" w:sz="0" w:space="0" w:color="auto"/>
      </w:divBdr>
    </w:div>
    <w:div w:id="198438504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git-scm.com/book/en/v2/Git-Tools-Interactive-Staging" TargetMode="External"/><Relationship Id="rId14" Type="http://schemas.openxmlformats.org/officeDocument/2006/relationships/hyperlink" Target="http://kbroman.org/github_tutorial/" TargetMode="External"/><Relationship Id="rId15" Type="http://schemas.openxmlformats.org/officeDocument/2006/relationships/hyperlink" Target="http://www-huber.embl.de/users/anders/HTSeq/doc/count.html" TargetMode="External"/><Relationship Id="rId16" Type="http://schemas.openxmlformats.org/officeDocument/2006/relationships/hyperlink" Target="http://uswest.ensembl.org/info/website/upload/gff.html" TargetMode="External"/><Relationship Id="rId17" Type="http://schemas.openxmlformats.org/officeDocument/2006/relationships/hyperlink" Target="http://www.sanger.ac.uk/resources/software/gff/spec.html" TargetMode="External"/><Relationship Id="rId18" Type="http://schemas.openxmlformats.org/officeDocument/2006/relationships/hyperlink" Target="https://www.broadinstitute.org/gatk/guide/tagged?tag=markduplicates" TargetMode="External"/><Relationship Id="rId19" Type="http://schemas.openxmlformats.org/officeDocument/2006/relationships/hyperlink" Target="http://www.ibiblio.org/g2swap/byteofpython/read/making-modules.html" TargetMode="External"/><Relationship Id="rId50" Type="http://schemas.openxmlformats.org/officeDocument/2006/relationships/hyperlink" Target="http://www.bioinformatics.babraham.ac.uk/projects/trim_galore/trim_galore_User_Guide_v0.3.7.pdf" TargetMode="External"/><Relationship Id="rId51" Type="http://schemas.openxmlformats.org/officeDocument/2006/relationships/hyperlink" Target="http://samtools.github.io/hts-specs/SAMv1.pdf" TargetMode="External"/><Relationship Id="rId52" Type="http://schemas.openxmlformats.org/officeDocument/2006/relationships/fontTable" Target="fontTable.xml"/><Relationship Id="rId53" Type="http://schemas.openxmlformats.org/officeDocument/2006/relationships/theme" Target="theme/theme1.xml"/><Relationship Id="rId40" Type="http://schemas.openxmlformats.org/officeDocument/2006/relationships/hyperlink" Target="http://www.1000genomes.org/wiki/analysis/variant-call-format/bcf-binary-vcf-version-2" TargetMode="External"/><Relationship Id="rId41" Type="http://schemas.openxmlformats.org/officeDocument/2006/relationships/hyperlink" Target="http://samtools.github.io/hts-specs/SAMv1.pdf" TargetMode="External"/><Relationship Id="rId42" Type="http://schemas.openxmlformats.org/officeDocument/2006/relationships/hyperlink" Target="https://www.ebi.ac.uk/training/sites/ebi.ac.uk.training/files/materials/2014/140217_AgriOmics/dan_bolser_snp_calling.pdf" TargetMode="External"/><Relationship Id="rId43" Type="http://schemas.openxmlformats.org/officeDocument/2006/relationships/hyperlink" Target="https://www.biostars.org/p/43897/" TargetMode="External"/><Relationship Id="rId44" Type="http://schemas.openxmlformats.org/officeDocument/2006/relationships/hyperlink" Target="https://www.broadinstitute.org/gatk/guide/article?id=2909" TargetMode="External"/><Relationship Id="rId45" Type="http://schemas.openxmlformats.org/officeDocument/2006/relationships/hyperlink" Target="https://www.broadinstitute.org/gatk/guide/article?id=58" TargetMode="External"/><Relationship Id="rId46" Type="http://schemas.openxmlformats.org/officeDocument/2006/relationships/hyperlink" Target="http://broadinstitute.github.io/picard/command-line-overview.html" TargetMode="External"/><Relationship Id="rId47" Type="http://schemas.openxmlformats.org/officeDocument/2006/relationships/hyperlink" Target="http://www.bioinformatics.babraham.ac.uk/projects/fastqc/" TargetMode="External"/><Relationship Id="rId48" Type="http://schemas.openxmlformats.org/officeDocument/2006/relationships/hyperlink" Target="http://www.bioinformatics.babraham.ac.uk/projects/fastqc/Help/3%20Analysis%20Modules/" TargetMode="External"/><Relationship Id="rId49" Type="http://schemas.openxmlformats.org/officeDocument/2006/relationships/hyperlink" Target="http://www.med.unc.edu/pharm/calabreselab/files/tufts-sequencing-primer" TargetMode="Externa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hyperlink" Target="https://www.broadinstitute.org/gatk/guide/tagged?tag=bwa" TargetMode="External"/><Relationship Id="rId8" Type="http://schemas.openxmlformats.org/officeDocument/2006/relationships/hyperlink" Target="https://www.github.com" TargetMode="External"/><Relationship Id="rId9" Type="http://schemas.openxmlformats.org/officeDocument/2006/relationships/image" Target="media/image2.png"/><Relationship Id="rId30" Type="http://schemas.openxmlformats.org/officeDocument/2006/relationships/hyperlink" Target="http://rmarkdown.rstudio.com/" TargetMode="External"/><Relationship Id="rId31" Type="http://schemas.openxmlformats.org/officeDocument/2006/relationships/hyperlink" Target="https://support.rstudio.com/hc/en-us/articles/200486468-Authoring-R-Presentations?version=0.98.953&amp;mode=desktop" TargetMode="External"/><Relationship Id="rId32" Type="http://schemas.openxmlformats.org/officeDocument/2006/relationships/hyperlink" Target="http://cran.r-project.org/web/packages/stringr/stringr.pdf" TargetMode="External"/><Relationship Id="rId33" Type="http://schemas.openxmlformats.org/officeDocument/2006/relationships/hyperlink" Target="http://r-pkgs.had.co.nz/style.html" TargetMode="External"/><Relationship Id="rId34" Type="http://schemas.openxmlformats.org/officeDocument/2006/relationships/hyperlink" Target="http://tldp.org/LDP/abs/html/comparison-ops.html" TargetMode="External"/><Relationship Id="rId35" Type="http://schemas.openxmlformats.org/officeDocument/2006/relationships/hyperlink" Target="http://tldp.org/LDP/abs/html/fto.html" TargetMode="External"/><Relationship Id="rId36" Type="http://schemas.openxmlformats.org/officeDocument/2006/relationships/hyperlink" Target="http://stackoverflow.com/questions/2188199/how-to-use-double-or-single-bracket-parentheses-curly-braces" TargetMode="External"/><Relationship Id="rId37" Type="http://schemas.openxmlformats.org/officeDocument/2006/relationships/hyperlink" Target="https://groups.google.com/forum/" TargetMode="External"/><Relationship Id="rId38" Type="http://schemas.openxmlformats.org/officeDocument/2006/relationships/hyperlink" Target="http://bowtie-bio.sourceforge.net/bowtie2/index.shtml" TargetMode="External"/><Relationship Id="rId39" Type="http://schemas.openxmlformats.org/officeDocument/2006/relationships/hyperlink" Target="http://bowtie-bio.sourceforge.net/bowtie2/manual.shtml" TargetMode="External"/><Relationship Id="rId20" Type="http://schemas.openxmlformats.org/officeDocument/2006/relationships/hyperlink" Target="https://wiki.python.org/moin/UsingAssertionsEffectively" TargetMode="External"/><Relationship Id="rId21" Type="http://schemas.openxmlformats.org/officeDocument/2006/relationships/hyperlink" Target="https://s3.amazonaws.com/assets.datacamp.com/img/blog/data+table+cheat+sheet.pdf" TargetMode="External"/><Relationship Id="rId22" Type="http://schemas.openxmlformats.org/officeDocument/2006/relationships/hyperlink" Target="https://stackoverflow.com/questions/21435339/data-table-vs-dplyr-can-one-do-something-well-the-other-cant-or-does-poorly" TargetMode="External"/><Relationship Id="rId23" Type="http://schemas.openxmlformats.org/officeDocument/2006/relationships/hyperlink" Target="http://www.statmethods.net/input/datatypes.html" TargetMode="External"/><Relationship Id="rId24" Type="http://schemas.openxmlformats.org/officeDocument/2006/relationships/hyperlink" Target="http://cran.rstudio.com/web/packages/dplyr/vignettes/introduction.html" TargetMode="External"/><Relationship Id="rId25" Type="http://schemas.openxmlformats.org/officeDocument/2006/relationships/hyperlink" Target="http://mazamascience.com/WorkingWithData/?p=912" TargetMode="External"/><Relationship Id="rId26" Type="http://schemas.openxmlformats.org/officeDocument/2006/relationships/hyperlink" Target="http://hilaryparker.com/2013/04/03/personal-r-packages/" TargetMode="External"/><Relationship Id="rId27" Type="http://schemas.openxmlformats.org/officeDocument/2006/relationships/hyperlink" Target="http://r-pkgs.had.co.nz/intro.html" TargetMode="External"/><Relationship Id="rId28" Type="http://schemas.openxmlformats.org/officeDocument/2006/relationships/image" Target="media/image5.png"/><Relationship Id="rId29" Type="http://schemas.openxmlformats.org/officeDocument/2006/relationships/hyperlink" Target="http://r-pkgs.had.co.nz/git.html" TargetMode="External"/><Relationship Id="rId10" Type="http://schemas.openxmlformats.org/officeDocument/2006/relationships/hyperlink" Target="https://help.github.com/articles/generating-ssh-keys/" TargetMode="External"/><Relationship Id="rId11" Type="http://schemas.openxmlformats.org/officeDocument/2006/relationships/image" Target="media/image3.png"/><Relationship Id="rId12"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9</TotalTime>
  <Pages>23</Pages>
  <Words>3870</Words>
  <Characters>22059</Characters>
  <Application>Microsoft Macintosh Word</Application>
  <DocSecurity>0</DocSecurity>
  <Lines>183</Lines>
  <Paragraphs>51</Paragraphs>
  <ScaleCrop>false</ScaleCrop>
  <Company/>
  <LinksUpToDate>false</LinksUpToDate>
  <CharactersWithSpaces>258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xiang Liu</dc:creator>
  <cp:keywords/>
  <dc:description/>
  <cp:lastModifiedBy>Boxiang Liu</cp:lastModifiedBy>
  <cp:revision>132</cp:revision>
  <dcterms:created xsi:type="dcterms:W3CDTF">2014-11-16T04:20:00Z</dcterms:created>
  <dcterms:modified xsi:type="dcterms:W3CDTF">2014-12-02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llier.liu@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